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7313A3" w:rsidRPr="00375F41" w14:paraId="2A131A54" w14:textId="77777777" w:rsidTr="00DE264A">
        <w:trPr>
          <w:trHeight w:val="852"/>
          <w:jc w:val="center"/>
        </w:trPr>
        <w:tc>
          <w:tcPr>
            <w:tcW w:w="6946" w:type="dxa"/>
            <w:vMerge w:val="restart"/>
            <w:tcBorders>
              <w:right w:val="single" w:sz="4" w:space="0" w:color="auto"/>
            </w:tcBorders>
          </w:tcPr>
          <w:p w14:paraId="38C3D2BA" w14:textId="3D065FA5" w:rsidR="000A03B2" w:rsidRPr="00375F41" w:rsidRDefault="00077B28" w:rsidP="00DE264A">
            <w:pPr>
              <w:tabs>
                <w:tab w:val="left" w:pos="-108"/>
              </w:tabs>
              <w:ind w:left="-108"/>
              <w:jc w:val="left"/>
              <w:rPr>
                <w:rFonts w:cs="Arial"/>
                <w:b/>
                <w:bCs/>
                <w:i/>
                <w:iCs/>
                <w:sz w:val="12"/>
                <w:szCs w:val="12"/>
                <w:lang w:eastAsia="it-IT"/>
              </w:rPr>
            </w:pPr>
            <w:r w:rsidRPr="00375F41">
              <w:rPr>
                <w:rFonts w:ascii="AdvP6960" w:hAnsi="AdvP6960" w:cs="AdvP6960"/>
                <w:szCs w:val="18"/>
                <w:lang w:eastAsia="it-IT"/>
              </w:rPr>
              <w:fldChar w:fldCharType="begin"/>
            </w:r>
            <w:r w:rsidRPr="00375F41">
              <w:rPr>
                <w:rFonts w:ascii="AdvP6960" w:hAnsi="AdvP6960" w:cs="AdvP6960"/>
                <w:szCs w:val="18"/>
                <w:lang w:eastAsia="it-IT"/>
              </w:rPr>
              <w:instrText xml:space="preserve"> MACROBUTTON MTEditEquationSection2 </w:instrText>
            </w:r>
            <w:r w:rsidRPr="00375F41">
              <w:rPr>
                <w:rStyle w:val="MTEquationSection"/>
                <w:color w:val="auto"/>
              </w:rPr>
              <w:instrText>Equation Chapter 1 Section 1</w:instrText>
            </w:r>
            <w:r w:rsidRPr="00375F41">
              <w:rPr>
                <w:rFonts w:ascii="AdvP6960" w:hAnsi="AdvP6960" w:cs="AdvP6960"/>
                <w:szCs w:val="18"/>
                <w:lang w:eastAsia="it-IT"/>
              </w:rPr>
              <w:fldChar w:fldCharType="begin"/>
            </w:r>
            <w:r w:rsidRPr="00375F41">
              <w:rPr>
                <w:rFonts w:ascii="AdvP6960" w:hAnsi="AdvP6960" w:cs="AdvP6960"/>
                <w:szCs w:val="18"/>
                <w:lang w:eastAsia="it-IT"/>
              </w:rPr>
              <w:instrText xml:space="preserve"> SEQ MTEqn \r \h \* MERGEFORMAT </w:instrText>
            </w:r>
            <w:r w:rsidRPr="00375F41">
              <w:rPr>
                <w:rFonts w:ascii="AdvP6960" w:hAnsi="AdvP6960" w:cs="AdvP6960"/>
                <w:szCs w:val="18"/>
                <w:lang w:eastAsia="it-IT"/>
              </w:rPr>
              <w:fldChar w:fldCharType="end"/>
            </w:r>
            <w:r w:rsidRPr="00375F41">
              <w:rPr>
                <w:rFonts w:ascii="AdvP6960" w:hAnsi="AdvP6960" w:cs="AdvP6960"/>
                <w:szCs w:val="18"/>
                <w:lang w:eastAsia="it-IT"/>
              </w:rPr>
              <w:fldChar w:fldCharType="begin"/>
            </w:r>
            <w:r w:rsidRPr="00375F41">
              <w:rPr>
                <w:rFonts w:ascii="AdvP6960" w:hAnsi="AdvP6960" w:cs="AdvP6960"/>
                <w:szCs w:val="18"/>
                <w:lang w:eastAsia="it-IT"/>
              </w:rPr>
              <w:instrText xml:space="preserve"> SEQ MTSec \r 1 \h \* MERGEFORMAT </w:instrText>
            </w:r>
            <w:r w:rsidRPr="00375F41">
              <w:rPr>
                <w:rFonts w:ascii="AdvP6960" w:hAnsi="AdvP6960" w:cs="AdvP6960"/>
                <w:szCs w:val="18"/>
                <w:lang w:eastAsia="it-IT"/>
              </w:rPr>
              <w:fldChar w:fldCharType="end"/>
            </w:r>
            <w:r w:rsidRPr="00375F41">
              <w:rPr>
                <w:rFonts w:ascii="AdvP6960" w:hAnsi="AdvP6960" w:cs="AdvP6960"/>
                <w:szCs w:val="18"/>
                <w:lang w:eastAsia="it-IT"/>
              </w:rPr>
              <w:fldChar w:fldCharType="begin"/>
            </w:r>
            <w:r w:rsidRPr="00375F41">
              <w:rPr>
                <w:rFonts w:ascii="AdvP6960" w:hAnsi="AdvP6960" w:cs="AdvP6960"/>
                <w:szCs w:val="18"/>
                <w:lang w:eastAsia="it-IT"/>
              </w:rPr>
              <w:instrText xml:space="preserve"> SEQ MTChap \r 1 \h \* MERGEFORMAT </w:instrText>
            </w:r>
            <w:r w:rsidRPr="00375F41">
              <w:rPr>
                <w:rFonts w:ascii="AdvP6960" w:hAnsi="AdvP6960" w:cs="AdvP6960"/>
                <w:szCs w:val="18"/>
                <w:lang w:eastAsia="it-IT"/>
              </w:rPr>
              <w:fldChar w:fldCharType="end"/>
            </w:r>
            <w:r w:rsidRPr="00375F41">
              <w:rPr>
                <w:rFonts w:ascii="AdvP6960" w:hAnsi="AdvP6960" w:cs="AdvP6960"/>
                <w:szCs w:val="18"/>
                <w:lang w:eastAsia="it-IT"/>
              </w:rPr>
              <w:fldChar w:fldCharType="end"/>
            </w:r>
            <w:r w:rsidR="000A03B2" w:rsidRPr="00375F41">
              <w:rPr>
                <w:rFonts w:ascii="AdvP6960" w:hAnsi="AdvP6960" w:cs="AdvP6960"/>
                <w:noProof/>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000A03B2" w:rsidRPr="00375F41">
              <w:rPr>
                <w:rFonts w:ascii="AdvP6960" w:hAnsi="AdvP6960" w:cs="AdvP6960"/>
                <w:szCs w:val="18"/>
                <w:lang w:eastAsia="it-IT"/>
              </w:rPr>
              <w:t xml:space="preserve"> </w:t>
            </w:r>
            <w:r w:rsidR="000A03B2" w:rsidRPr="00375F41">
              <w:rPr>
                <w:rFonts w:cs="Arial"/>
                <w:b/>
                <w:bCs/>
                <w:i/>
                <w:iCs/>
                <w:sz w:val="24"/>
                <w:szCs w:val="24"/>
                <w:lang w:eastAsia="it-IT"/>
              </w:rPr>
              <w:t>CHEMICAL ENGINEERING TRANSACTIONS</w:t>
            </w:r>
            <w:r w:rsidR="000A03B2" w:rsidRPr="00375F41">
              <w:rPr>
                <w:sz w:val="24"/>
                <w:szCs w:val="24"/>
                <w:lang w:eastAsia="it-IT"/>
              </w:rPr>
              <w:t xml:space="preserve"> </w:t>
            </w:r>
            <w:r w:rsidR="000A03B2" w:rsidRPr="00375F41">
              <w:rPr>
                <w:rFonts w:cs="Arial"/>
                <w:b/>
                <w:bCs/>
                <w:i/>
                <w:iCs/>
                <w:sz w:val="27"/>
                <w:szCs w:val="27"/>
                <w:lang w:eastAsia="it-IT"/>
              </w:rPr>
              <w:br/>
            </w:r>
          </w:p>
          <w:p w14:paraId="4B780582" w14:textId="20EBB302" w:rsidR="000A03B2" w:rsidRPr="00375F41" w:rsidRDefault="00A76EFC" w:rsidP="001D21AF">
            <w:pPr>
              <w:tabs>
                <w:tab w:val="left" w:pos="-108"/>
              </w:tabs>
              <w:ind w:left="-108"/>
              <w:rPr>
                <w:rFonts w:cs="Arial"/>
                <w:b/>
                <w:bCs/>
                <w:i/>
                <w:iCs/>
                <w:sz w:val="22"/>
                <w:szCs w:val="22"/>
                <w:lang w:eastAsia="it-IT"/>
              </w:rPr>
            </w:pPr>
            <w:r w:rsidRPr="00375F41">
              <w:rPr>
                <w:rFonts w:cs="Arial"/>
                <w:b/>
                <w:bCs/>
                <w:i/>
                <w:iCs/>
                <w:sz w:val="22"/>
                <w:szCs w:val="22"/>
                <w:lang w:eastAsia="it-IT"/>
              </w:rPr>
              <w:t xml:space="preserve">VOL. </w:t>
            </w:r>
            <w:r w:rsidR="0030152C" w:rsidRPr="00375F41">
              <w:rPr>
                <w:rFonts w:cs="Arial"/>
                <w:b/>
                <w:bCs/>
                <w:i/>
                <w:iCs/>
                <w:sz w:val="22"/>
                <w:szCs w:val="22"/>
                <w:lang w:eastAsia="it-IT"/>
              </w:rPr>
              <w:t xml:space="preserve"> </w:t>
            </w:r>
            <w:r w:rsidR="007B48F9" w:rsidRPr="00375F41">
              <w:rPr>
                <w:rFonts w:cs="Arial"/>
                <w:b/>
                <w:bCs/>
                <w:i/>
                <w:iCs/>
                <w:sz w:val="22"/>
                <w:szCs w:val="22"/>
                <w:lang w:eastAsia="it-IT"/>
              </w:rPr>
              <w:t>,</w:t>
            </w:r>
            <w:r w:rsidR="00FA5F5F" w:rsidRPr="00375F41">
              <w:rPr>
                <w:rFonts w:cs="Arial"/>
                <w:b/>
                <w:bCs/>
                <w:i/>
                <w:iCs/>
                <w:sz w:val="22"/>
                <w:szCs w:val="22"/>
                <w:lang w:eastAsia="it-IT"/>
              </w:rPr>
              <w:t xml:space="preserve"> </w:t>
            </w:r>
            <w:r w:rsidR="0030152C" w:rsidRPr="00375F41">
              <w:rPr>
                <w:rFonts w:cs="Arial"/>
                <w:b/>
                <w:bCs/>
                <w:i/>
                <w:iCs/>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375F41" w:rsidRDefault="000A03B2" w:rsidP="00CD5FE2">
            <w:pPr>
              <w:spacing w:line="140" w:lineRule="atLeast"/>
              <w:jc w:val="right"/>
              <w:rPr>
                <w:rFonts w:cs="Arial"/>
                <w:sz w:val="14"/>
                <w:szCs w:val="14"/>
              </w:rPr>
            </w:pPr>
            <w:r w:rsidRPr="00375F41">
              <w:rPr>
                <w:rFonts w:cs="Arial"/>
                <w:sz w:val="14"/>
                <w:szCs w:val="14"/>
              </w:rPr>
              <w:t>A publication of</w:t>
            </w:r>
          </w:p>
          <w:p w14:paraId="599E5441" w14:textId="54D9F030" w:rsidR="000A03B2" w:rsidRPr="00375F41" w:rsidRDefault="000A03B2" w:rsidP="00CD5FE2">
            <w:pPr>
              <w:jc w:val="right"/>
            </w:pPr>
            <w:r w:rsidRPr="00375F41">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7313A3" w:rsidRPr="00375F41" w14:paraId="380FA3CD" w14:textId="77777777" w:rsidTr="00DE264A">
        <w:trPr>
          <w:trHeight w:val="567"/>
          <w:jc w:val="center"/>
        </w:trPr>
        <w:tc>
          <w:tcPr>
            <w:tcW w:w="6946" w:type="dxa"/>
            <w:vMerge/>
            <w:tcBorders>
              <w:right w:val="single" w:sz="4" w:space="0" w:color="auto"/>
            </w:tcBorders>
          </w:tcPr>
          <w:p w14:paraId="39E5E4C1" w14:textId="77777777" w:rsidR="000A03B2" w:rsidRPr="00375F41"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375F41" w:rsidRDefault="000A03B2" w:rsidP="00CD5FE2">
            <w:pPr>
              <w:spacing w:line="140" w:lineRule="atLeast"/>
              <w:jc w:val="right"/>
              <w:rPr>
                <w:rFonts w:cs="Arial"/>
                <w:sz w:val="14"/>
                <w:szCs w:val="14"/>
              </w:rPr>
            </w:pPr>
            <w:r w:rsidRPr="00375F41">
              <w:rPr>
                <w:rFonts w:cs="Arial"/>
                <w:sz w:val="14"/>
                <w:szCs w:val="14"/>
              </w:rPr>
              <w:t>The Italian Association</w:t>
            </w:r>
          </w:p>
          <w:p w14:paraId="7522B1D2" w14:textId="77777777" w:rsidR="000A03B2" w:rsidRPr="00375F41" w:rsidRDefault="000A03B2" w:rsidP="00CD5FE2">
            <w:pPr>
              <w:spacing w:line="140" w:lineRule="atLeast"/>
              <w:jc w:val="right"/>
              <w:rPr>
                <w:rFonts w:cs="Arial"/>
                <w:sz w:val="14"/>
                <w:szCs w:val="14"/>
              </w:rPr>
            </w:pPr>
            <w:r w:rsidRPr="00375F41">
              <w:rPr>
                <w:rFonts w:cs="Arial"/>
                <w:sz w:val="14"/>
                <w:szCs w:val="14"/>
              </w:rPr>
              <w:t>of Chemical Engineering</w:t>
            </w:r>
          </w:p>
          <w:p w14:paraId="4F0CC5DE" w14:textId="47FDB2FC" w:rsidR="000A03B2" w:rsidRPr="00375F41" w:rsidRDefault="000D0268" w:rsidP="00CD5FE2">
            <w:pPr>
              <w:spacing w:line="140" w:lineRule="atLeast"/>
              <w:jc w:val="right"/>
              <w:rPr>
                <w:rFonts w:cs="Arial"/>
                <w:sz w:val="13"/>
                <w:szCs w:val="13"/>
              </w:rPr>
            </w:pPr>
            <w:r w:rsidRPr="00375F41">
              <w:rPr>
                <w:rFonts w:cs="Arial"/>
                <w:sz w:val="13"/>
                <w:szCs w:val="13"/>
              </w:rPr>
              <w:t>Online at www.cetjournal.it</w:t>
            </w:r>
          </w:p>
        </w:tc>
      </w:tr>
      <w:tr w:rsidR="007313A3" w:rsidRPr="00375F41" w14:paraId="2D1B7169" w14:textId="77777777" w:rsidTr="00DE264A">
        <w:trPr>
          <w:trHeight w:val="68"/>
          <w:jc w:val="center"/>
        </w:trPr>
        <w:tc>
          <w:tcPr>
            <w:tcW w:w="8789" w:type="dxa"/>
            <w:gridSpan w:val="2"/>
          </w:tcPr>
          <w:p w14:paraId="1D8DD3C9" w14:textId="72C518CF" w:rsidR="00AA7D26" w:rsidRPr="00375F41" w:rsidRDefault="00AA7D26" w:rsidP="00AA7D26">
            <w:pPr>
              <w:ind w:left="-107"/>
              <w:outlineLvl w:val="2"/>
              <w:rPr>
                <w:rFonts w:ascii="Tahoma" w:hAnsi="Tahoma" w:cs="Tahoma"/>
                <w:bCs/>
                <w:sz w:val="14"/>
                <w:szCs w:val="14"/>
                <w:lang w:eastAsia="it-IT"/>
              </w:rPr>
            </w:pPr>
            <w:r w:rsidRPr="00375F41">
              <w:rPr>
                <w:rFonts w:ascii="Tahoma" w:hAnsi="Tahoma" w:cs="Tahoma"/>
                <w:iCs/>
                <w:sz w:val="14"/>
                <w:szCs w:val="14"/>
                <w:lang w:eastAsia="it-IT"/>
              </w:rPr>
              <w:t>Guest Editor:</w:t>
            </w:r>
            <w:r w:rsidRPr="00375F41">
              <w:rPr>
                <w:rFonts w:ascii="Tahoma" w:hAnsi="Tahoma" w:cs="Tahoma"/>
                <w:sz w:val="14"/>
                <w:szCs w:val="14"/>
                <w:shd w:val="clear" w:color="auto" w:fill="FFFFFF"/>
              </w:rPr>
              <w:t xml:space="preserve"> </w:t>
            </w:r>
            <w:r w:rsidRPr="00375F41">
              <w:rPr>
                <w:rFonts w:ascii="Tahoma" w:hAnsi="Tahoma" w:cs="Tahoma"/>
                <w:sz w:val="14"/>
                <w:szCs w:val="14"/>
              </w:rPr>
              <w:t>Sauro Pierucci</w:t>
            </w:r>
          </w:p>
          <w:p w14:paraId="1B0F1814" w14:textId="650290B9" w:rsidR="000A03B2" w:rsidRPr="00375F41" w:rsidRDefault="00AA7D26" w:rsidP="00AA7D26">
            <w:pPr>
              <w:tabs>
                <w:tab w:val="left" w:pos="-108"/>
              </w:tabs>
              <w:spacing w:line="140" w:lineRule="atLeast"/>
              <w:ind w:left="-107"/>
              <w:jc w:val="left"/>
            </w:pPr>
            <w:r w:rsidRPr="00375F41">
              <w:rPr>
                <w:rFonts w:ascii="Tahoma" w:hAnsi="Tahoma" w:cs="Tahoma"/>
                <w:iCs/>
                <w:sz w:val="14"/>
                <w:szCs w:val="14"/>
                <w:lang w:eastAsia="it-IT"/>
              </w:rPr>
              <w:t>Copyright © 2023, AIDIC Servizi S.r.l.</w:t>
            </w:r>
            <w:r w:rsidRPr="00375F41">
              <w:rPr>
                <w:rFonts w:ascii="Tahoma" w:hAnsi="Tahoma" w:cs="Tahoma"/>
                <w:iCs/>
                <w:sz w:val="14"/>
                <w:szCs w:val="14"/>
                <w:lang w:eastAsia="it-IT"/>
              </w:rPr>
              <w:br/>
            </w:r>
            <w:r w:rsidRPr="00375F41">
              <w:rPr>
                <w:rFonts w:ascii="Tahoma" w:hAnsi="Tahoma" w:cs="Tahoma"/>
                <w:b/>
                <w:iCs/>
                <w:sz w:val="14"/>
                <w:szCs w:val="14"/>
                <w:lang w:eastAsia="it-IT"/>
              </w:rPr>
              <w:t>ISBN</w:t>
            </w:r>
            <w:r w:rsidRPr="00375F41">
              <w:rPr>
                <w:rFonts w:ascii="Tahoma" w:hAnsi="Tahoma" w:cs="Tahoma"/>
                <w:iCs/>
                <w:sz w:val="14"/>
                <w:szCs w:val="14"/>
                <w:lang w:eastAsia="it-IT"/>
              </w:rPr>
              <w:t xml:space="preserve"> </w:t>
            </w:r>
            <w:r w:rsidRPr="00375F41">
              <w:rPr>
                <w:rFonts w:ascii="Tahoma" w:hAnsi="Tahoma" w:cs="Tahoma"/>
                <w:sz w:val="14"/>
                <w:szCs w:val="14"/>
              </w:rPr>
              <w:t>978-88-95608-98-3</w:t>
            </w:r>
            <w:r w:rsidRPr="00375F41">
              <w:rPr>
                <w:rFonts w:ascii="Tahoma" w:hAnsi="Tahoma" w:cs="Tahoma"/>
                <w:iCs/>
                <w:sz w:val="14"/>
                <w:szCs w:val="14"/>
                <w:lang w:eastAsia="it-IT"/>
              </w:rPr>
              <w:t xml:space="preserve">; </w:t>
            </w:r>
            <w:r w:rsidRPr="00375F41">
              <w:rPr>
                <w:rFonts w:ascii="Tahoma" w:hAnsi="Tahoma" w:cs="Tahoma"/>
                <w:b/>
                <w:iCs/>
                <w:sz w:val="14"/>
                <w:szCs w:val="14"/>
                <w:lang w:eastAsia="it-IT"/>
              </w:rPr>
              <w:t>ISSN</w:t>
            </w:r>
            <w:r w:rsidRPr="00375F41">
              <w:rPr>
                <w:rFonts w:ascii="Tahoma" w:hAnsi="Tahoma" w:cs="Tahoma"/>
                <w:iCs/>
                <w:sz w:val="14"/>
                <w:szCs w:val="14"/>
                <w:lang w:eastAsia="it-IT"/>
              </w:rPr>
              <w:t xml:space="preserve"> 2283-9216</w:t>
            </w:r>
          </w:p>
        </w:tc>
      </w:tr>
    </w:tbl>
    <w:p w14:paraId="2E667253" w14:textId="591BBA59" w:rsidR="00E978D0" w:rsidRPr="00375F41" w:rsidRDefault="007F5FCE" w:rsidP="00E978D0">
      <w:pPr>
        <w:pStyle w:val="CETTitle"/>
        <w:rPr>
          <w:lang w:val="en-US"/>
        </w:rPr>
      </w:pPr>
      <w:r w:rsidRPr="00375F41">
        <w:t xml:space="preserve">Experimental and </w:t>
      </w:r>
      <w:r w:rsidR="00C32B03" w:rsidRPr="00375F41">
        <w:t>computational</w:t>
      </w:r>
      <w:r w:rsidRPr="00375F41">
        <w:t xml:space="preserve"> study of Supercritical Fluid Extraction (SFE) of </w:t>
      </w:r>
      <w:r w:rsidR="00442846" w:rsidRPr="00375F41">
        <w:t>omega-3</w:t>
      </w:r>
      <w:r w:rsidRPr="00375F41">
        <w:t xml:space="preserve"> compo</w:t>
      </w:r>
      <w:r w:rsidR="00C32B03" w:rsidRPr="00375F41">
        <w:t>nents</w:t>
      </w:r>
      <w:r w:rsidRPr="00375F41">
        <w:t xml:space="preserve"> from fish oil in structured packing</w:t>
      </w:r>
    </w:p>
    <w:p w14:paraId="0488FED2" w14:textId="6A56E823" w:rsidR="00B57E6F" w:rsidRPr="00375F41" w:rsidRDefault="007F5FCE" w:rsidP="007F5FCE">
      <w:pPr>
        <w:pStyle w:val="CETAuthors"/>
        <w:jc w:val="left"/>
        <w:rPr>
          <w:lang w:val="it-IT"/>
        </w:rPr>
      </w:pPr>
      <w:r w:rsidRPr="00375F41">
        <w:rPr>
          <w:lang w:val="it-IT"/>
        </w:rPr>
        <w:t>Luca Schembri, Giuseppe Caputo, Michele Ciofalo, Franco Grisafi,</w:t>
      </w:r>
      <w:r w:rsidR="00C96D18" w:rsidRPr="00375F41">
        <w:rPr>
          <w:lang w:val="it-IT"/>
        </w:rPr>
        <w:t xml:space="preserve"> </w:t>
      </w:r>
      <w:r w:rsidRPr="00375F41">
        <w:rPr>
          <w:lang w:val="it-IT"/>
        </w:rPr>
        <w:t>Serena Lima, Francesca Scargiali*</w:t>
      </w:r>
    </w:p>
    <w:p w14:paraId="6B2D21B3" w14:textId="148ACE68" w:rsidR="00B57E6F" w:rsidRPr="00375F41" w:rsidRDefault="007F5FCE" w:rsidP="00B57E6F">
      <w:pPr>
        <w:pStyle w:val="CETAddress"/>
        <w:rPr>
          <w:lang w:val="it-IT"/>
        </w:rPr>
      </w:pPr>
      <w:r w:rsidRPr="00375F41">
        <w:rPr>
          <w:lang w:val="it-IT"/>
        </w:rPr>
        <w:t xml:space="preserve">Università degli Studi di Palermo, Dipartimento di Ingegneria, Edificio 6, Viale delle Scienze 90128 </w:t>
      </w:r>
    </w:p>
    <w:p w14:paraId="090AE7EB" w14:textId="75D6960D" w:rsidR="007F5FCE" w:rsidRPr="00375F41" w:rsidRDefault="007F5FCE" w:rsidP="00600535">
      <w:pPr>
        <w:pStyle w:val="CETBodytext"/>
        <w:rPr>
          <w:noProof/>
          <w:sz w:val="16"/>
          <w:lang w:val="en-GB"/>
        </w:rPr>
      </w:pPr>
      <w:r w:rsidRPr="00375F41">
        <w:rPr>
          <w:rFonts w:ascii="Times New Roman" w:eastAsia="MS PGothic" w:hAnsi="Times New Roman"/>
          <w:bCs/>
          <w:i/>
          <w:iCs/>
          <w:szCs w:val="18"/>
        </w:rPr>
        <w:t>*</w:t>
      </w:r>
      <w:r w:rsidRPr="00375F41">
        <w:rPr>
          <w:noProof/>
          <w:sz w:val="16"/>
          <w:lang w:val="en-GB"/>
        </w:rPr>
        <w:t>francesca.scargiali@unipa.it</w:t>
      </w:r>
    </w:p>
    <w:p w14:paraId="51F64F53" w14:textId="6265646B" w:rsidR="007F5FCE" w:rsidRPr="00375F41" w:rsidRDefault="007F5FCE" w:rsidP="00600535">
      <w:pPr>
        <w:pStyle w:val="CETBodytext"/>
        <w:rPr>
          <w:sz w:val="12"/>
          <w:szCs w:val="12"/>
          <w:lang w:val="en-GB"/>
        </w:rPr>
      </w:pPr>
    </w:p>
    <w:p w14:paraId="7E79E319" w14:textId="6B127043" w:rsidR="00E64C7F" w:rsidRPr="00375F41" w:rsidRDefault="004F5C20" w:rsidP="007F5FCE">
      <w:pPr>
        <w:pStyle w:val="CETBodytext"/>
      </w:pPr>
      <w:r w:rsidRPr="00375F41">
        <w:t xml:space="preserve">The benefits of polyunsaturated fatty acids and their implications for human health </w:t>
      </w:r>
      <w:r w:rsidR="009E00FE" w:rsidRPr="00375F41">
        <w:t xml:space="preserve">have </w:t>
      </w:r>
      <w:r w:rsidR="008328EB" w:rsidRPr="00375F41">
        <w:t>gained</w:t>
      </w:r>
      <w:r w:rsidR="009E00FE" w:rsidRPr="00375F41">
        <w:t xml:space="preserve"> scientific attention </w:t>
      </w:r>
      <w:r w:rsidR="000B25AF" w:rsidRPr="00375F41">
        <w:t>to</w:t>
      </w:r>
      <w:r w:rsidR="009E00FE" w:rsidRPr="00375F41">
        <w:t xml:space="preserve"> their extraction from biological sources, not being produced by the human body.</w:t>
      </w:r>
      <w:r w:rsidR="00D03EB6" w:rsidRPr="00375F41">
        <w:t xml:space="preserve"> </w:t>
      </w:r>
      <w:r w:rsidRPr="00375F41">
        <w:t xml:space="preserve">Most known </w:t>
      </w:r>
      <w:r w:rsidR="00D03EB6" w:rsidRPr="00375F41">
        <w:t>industrial production</w:t>
      </w:r>
      <w:r w:rsidR="000B25AF" w:rsidRPr="00375F41">
        <w:t>s</w:t>
      </w:r>
      <w:r w:rsidR="00D03EB6" w:rsidRPr="00375F41">
        <w:t xml:space="preserve"> of </w:t>
      </w:r>
      <w:r w:rsidR="00442846" w:rsidRPr="00375F41">
        <w:t>omega-3</w:t>
      </w:r>
      <w:r w:rsidR="00D03EB6" w:rsidRPr="00375F41">
        <w:t xml:space="preserve"> fatty acids </w:t>
      </w:r>
      <w:r w:rsidRPr="00375F41">
        <w:t>often work under operating conditions that may degrade these components</w:t>
      </w:r>
      <w:r w:rsidR="008328EB" w:rsidRPr="00375F41">
        <w:t xml:space="preserve"> and</w:t>
      </w:r>
      <w:r w:rsidRPr="00375F41">
        <w:t xml:space="preserve"> they often use toxic or flammable solvents that can adversely affect human health.</w:t>
      </w:r>
      <w:r w:rsidR="00D03EB6" w:rsidRPr="00375F41">
        <w:t xml:space="preserve"> </w:t>
      </w:r>
      <w:r w:rsidRPr="00375F41">
        <w:t xml:space="preserve">In this sense, </w:t>
      </w:r>
      <w:r w:rsidR="00AA0984" w:rsidRPr="00375F41">
        <w:t xml:space="preserve">innovative and interesting prospects are provided by </w:t>
      </w:r>
      <w:r w:rsidR="00537F9C" w:rsidRPr="00375F41">
        <w:t>S</w:t>
      </w:r>
      <w:r w:rsidR="00AA0984" w:rsidRPr="00375F41">
        <w:t xml:space="preserve">upercritical </w:t>
      </w:r>
      <w:r w:rsidR="00537F9C" w:rsidRPr="00375F41">
        <w:t>F</w:t>
      </w:r>
      <w:r w:rsidR="00AA0984" w:rsidRPr="00375F41">
        <w:t xml:space="preserve">luid </w:t>
      </w:r>
      <w:r w:rsidR="00537F9C" w:rsidRPr="00375F41">
        <w:t>E</w:t>
      </w:r>
      <w:r w:rsidR="00AA0984" w:rsidRPr="00375F41">
        <w:t>xtraction (SFE).</w:t>
      </w:r>
    </w:p>
    <w:p w14:paraId="666CDCB2" w14:textId="6CC3F95D" w:rsidR="007F5FCE" w:rsidRPr="00375F41" w:rsidRDefault="007F5FCE" w:rsidP="007F5FCE">
      <w:pPr>
        <w:pStyle w:val="CETBodytext"/>
      </w:pPr>
      <w:r w:rsidRPr="00375F41">
        <w:t>In this work</w:t>
      </w:r>
      <w:r w:rsidR="000B25AF" w:rsidRPr="00375F41">
        <w:t>,</w:t>
      </w:r>
      <w:r w:rsidRPr="00375F41">
        <w:t xml:space="preserve"> two parallel studies were carried </w:t>
      </w:r>
      <w:r w:rsidR="00457D3F" w:rsidRPr="00375F41">
        <w:t>out:</w:t>
      </w:r>
      <w:r w:rsidRPr="00375F41">
        <w:t xml:space="preserve"> an experimental activity in a laboratory apparatus </w:t>
      </w:r>
      <w:r w:rsidR="00457D3F" w:rsidRPr="00375F41">
        <w:t>using supercritical carbon dioxide (scCO</w:t>
      </w:r>
      <w:r w:rsidR="00457D3F" w:rsidRPr="00375F41">
        <w:rPr>
          <w:vertAlign w:val="subscript"/>
        </w:rPr>
        <w:t>2</w:t>
      </w:r>
      <w:r w:rsidR="00457D3F" w:rsidRPr="00375F41">
        <w:t xml:space="preserve">) </w:t>
      </w:r>
      <w:r w:rsidRPr="00375F41">
        <w:t xml:space="preserve">and preliminary computational fluid dynamics </w:t>
      </w:r>
      <w:r w:rsidR="00457D3F" w:rsidRPr="00375F41">
        <w:t>(CFD) simulations</w:t>
      </w:r>
      <w:r w:rsidR="009E1470" w:rsidRPr="00375F41">
        <w:t>, limited to the hydrodynamic aspects of the process</w:t>
      </w:r>
      <w:r w:rsidR="00457D3F" w:rsidRPr="00375F41">
        <w:t>.</w:t>
      </w:r>
      <w:r w:rsidRPr="00375F41">
        <w:t xml:space="preserve"> </w:t>
      </w:r>
      <w:r w:rsidR="00947861" w:rsidRPr="00375F41">
        <w:t xml:space="preserve">In the experimental apparatus a </w:t>
      </w:r>
      <w:r w:rsidR="00947861" w:rsidRPr="00375F41">
        <w:rPr>
          <w:i/>
        </w:rPr>
        <w:t>Sulzer</w:t>
      </w:r>
      <w:r w:rsidR="00947861" w:rsidRPr="00375F41">
        <w:rPr>
          <w:i/>
          <w:vertAlign w:val="superscript"/>
        </w:rPr>
        <w:t>®</w:t>
      </w:r>
      <w:r w:rsidR="00947861" w:rsidRPr="00375F41">
        <w:t xml:space="preserve"> EX structured packing, made up of corrugated metal gauze sheets, was used as the column filler. </w:t>
      </w:r>
      <w:r w:rsidRPr="00375F41">
        <w:t xml:space="preserve">The </w:t>
      </w:r>
      <w:r w:rsidR="00947861" w:rsidRPr="00375F41">
        <w:t>study</w:t>
      </w:r>
      <w:r w:rsidRPr="00375F41">
        <w:t xml:space="preserve"> made it possible to identify the optimal operating conditions leading to an enrichment of the starting mixture in </w:t>
      </w:r>
      <w:r w:rsidR="00632127" w:rsidRPr="00375F41">
        <w:t>Eicosapentaenoic</w:t>
      </w:r>
      <w:r w:rsidR="008328EB" w:rsidRPr="00375F41">
        <w:t xml:space="preserve"> acid (</w:t>
      </w:r>
      <w:r w:rsidRPr="00375F41">
        <w:t>EPA</w:t>
      </w:r>
      <w:r w:rsidR="008328EB" w:rsidRPr="00375F41">
        <w:t>)</w:t>
      </w:r>
      <w:r w:rsidRPr="00375F41">
        <w:t xml:space="preserve"> and </w:t>
      </w:r>
      <w:r w:rsidR="008328EB" w:rsidRPr="00375F41">
        <w:t>Docosahexaenoic acid (</w:t>
      </w:r>
      <w:r w:rsidRPr="00375F41">
        <w:t>DHA</w:t>
      </w:r>
      <w:r w:rsidR="008328EB" w:rsidRPr="00375F41">
        <w:t>)</w:t>
      </w:r>
      <w:r w:rsidRPr="00375F41">
        <w:t xml:space="preserve">, target products. </w:t>
      </w:r>
      <w:r w:rsidR="00457D3F" w:rsidRPr="00375F41">
        <w:t xml:space="preserve">CFD simulations were based on the </w:t>
      </w:r>
      <w:r w:rsidRPr="00375F41">
        <w:rPr>
          <w:i/>
          <w:iCs/>
        </w:rPr>
        <w:t>Volume of Fluid (VOF)</w:t>
      </w:r>
      <w:r w:rsidR="00457D3F" w:rsidRPr="00375F41">
        <w:t xml:space="preserve"> approach,</w:t>
      </w:r>
      <w:r w:rsidR="00D03EB6" w:rsidRPr="00375F41">
        <w:t xml:space="preserve"> </w:t>
      </w:r>
      <w:r w:rsidR="00457D3F" w:rsidRPr="00375F41">
        <w:t>suitable to the present</w:t>
      </w:r>
      <w:r w:rsidRPr="00375F41">
        <w:t xml:space="preserve"> complex multiphase system</w:t>
      </w:r>
      <w:r w:rsidR="00D03EB6" w:rsidRPr="00375F41">
        <w:t xml:space="preserve"> wi</w:t>
      </w:r>
      <w:r w:rsidR="00457D3F" w:rsidRPr="00375F41">
        <w:t>th two phases in close contact (</w:t>
      </w:r>
      <w:r w:rsidR="00D03EB6" w:rsidRPr="00375F41">
        <w:t xml:space="preserve">transesterified fish oil and </w:t>
      </w:r>
      <w:r w:rsidR="00457D3F" w:rsidRPr="00375F41">
        <w:t>scCO</w:t>
      </w:r>
      <w:r w:rsidR="00457D3F" w:rsidRPr="00375F41">
        <w:rPr>
          <w:vertAlign w:val="subscript"/>
        </w:rPr>
        <w:t>2</w:t>
      </w:r>
      <w:r w:rsidR="00457D3F" w:rsidRPr="00375F41">
        <w:t>)</w:t>
      </w:r>
      <w:r w:rsidR="00D03EB6" w:rsidRPr="00375F41">
        <w:t>.</w:t>
      </w:r>
      <w:r w:rsidR="00457D3F" w:rsidRPr="00375F41">
        <w:t xml:space="preserve"> </w:t>
      </w:r>
      <w:r w:rsidR="008328EB" w:rsidRPr="00375F41">
        <w:t>T</w:t>
      </w:r>
      <w:r w:rsidRPr="00375F41">
        <w:t>he meatus created by the corrugations of the metal gauze</w:t>
      </w:r>
      <w:r w:rsidR="00442846" w:rsidRPr="00375F41">
        <w:t xml:space="preserve"> </w:t>
      </w:r>
      <w:r w:rsidR="008328EB" w:rsidRPr="00375F41">
        <w:t xml:space="preserve">was </w:t>
      </w:r>
      <w:r w:rsidR="00457D3F" w:rsidRPr="00375F41">
        <w:t>chosen</w:t>
      </w:r>
      <w:r w:rsidR="008328EB" w:rsidRPr="00375F41">
        <w:t xml:space="preserve"> as </w:t>
      </w:r>
      <w:r w:rsidR="00457D3F" w:rsidRPr="00375F41">
        <w:t xml:space="preserve">the </w:t>
      </w:r>
      <w:r w:rsidR="008328EB" w:rsidRPr="00375F41">
        <w:t>calculation domain</w:t>
      </w:r>
      <w:r w:rsidR="00442846" w:rsidRPr="00375F41">
        <w:t xml:space="preserve"> </w:t>
      </w:r>
      <w:r w:rsidR="00E64C7F" w:rsidRPr="00375F41">
        <w:t>representative of the system</w:t>
      </w:r>
      <w:r w:rsidRPr="00375F41">
        <w:rPr>
          <w:i/>
        </w:rPr>
        <w:t>.</w:t>
      </w:r>
      <w:r w:rsidR="002D4996" w:rsidRPr="00375F41">
        <w:rPr>
          <w:i/>
        </w:rPr>
        <w:t xml:space="preserve"> </w:t>
      </w:r>
      <w:r w:rsidRPr="00375F41">
        <w:t xml:space="preserve">The computations </w:t>
      </w:r>
      <w:r w:rsidR="00457D3F" w:rsidRPr="00375F41">
        <w:t>were</w:t>
      </w:r>
      <w:r w:rsidRPr="00375F41">
        <w:t xml:space="preserve"> performed </w:t>
      </w:r>
      <w:r w:rsidR="00457D3F" w:rsidRPr="00375F41">
        <w:t>by</w:t>
      </w:r>
      <w:r w:rsidRPr="00375F41">
        <w:t xml:space="preserve"> the commercial software </w:t>
      </w:r>
      <w:r w:rsidRPr="00375F41">
        <w:rPr>
          <w:i/>
          <w:iCs/>
        </w:rPr>
        <w:t>Ansys</w:t>
      </w:r>
      <w:r w:rsidR="004A79CA" w:rsidRPr="00375F41">
        <w:rPr>
          <w:i/>
          <w:iCs/>
        </w:rPr>
        <w:t xml:space="preserve"> </w:t>
      </w:r>
      <w:r w:rsidRPr="00375F41">
        <w:rPr>
          <w:i/>
          <w:iCs/>
        </w:rPr>
        <w:t>Fluent</w:t>
      </w:r>
      <w:r w:rsidRPr="00375F41">
        <w:rPr>
          <w:i/>
          <w:iCs/>
          <w:vertAlign w:val="superscript"/>
        </w:rPr>
        <w:t>®</w:t>
      </w:r>
      <w:r w:rsidRPr="00375F41">
        <w:rPr>
          <w:i/>
          <w:iCs/>
        </w:rPr>
        <w:t>,</w:t>
      </w:r>
      <w:r w:rsidRPr="00375F41">
        <w:t xml:space="preserve"> which allowed </w:t>
      </w:r>
      <w:r w:rsidR="00457D3F" w:rsidRPr="00375F41">
        <w:t>the prediction</w:t>
      </w:r>
      <w:r w:rsidRPr="00375F41">
        <w:t xml:space="preserve"> </w:t>
      </w:r>
      <w:r w:rsidR="00947861" w:rsidRPr="00375F41">
        <w:t xml:space="preserve">of </w:t>
      </w:r>
      <w:r w:rsidRPr="00375F41">
        <w:t xml:space="preserve">the </w:t>
      </w:r>
      <w:r w:rsidR="009E1470" w:rsidRPr="00375F41">
        <w:t>hydrodynamic</w:t>
      </w:r>
      <w:r w:rsidRPr="00375F41">
        <w:t xml:space="preserve"> evolution of the system through transient simulations. </w:t>
      </w:r>
      <w:r w:rsidR="00947861" w:rsidRPr="00375F41">
        <w:t>CFD predictions were in qualitative agreement with the</w:t>
      </w:r>
      <w:r w:rsidRPr="00375F41">
        <w:t xml:space="preserve"> experimental </w:t>
      </w:r>
      <w:r w:rsidR="00947861" w:rsidRPr="00375F41">
        <w:t>results</w:t>
      </w:r>
      <w:r w:rsidRPr="00375F41">
        <w:t>.</w:t>
      </w:r>
    </w:p>
    <w:p w14:paraId="476B2F2E" w14:textId="79456AF0" w:rsidR="00600535" w:rsidRPr="00375F41" w:rsidRDefault="00600535" w:rsidP="00403C0F">
      <w:pPr>
        <w:pStyle w:val="CETHeading1"/>
      </w:pPr>
      <w:r w:rsidRPr="00375F41">
        <w:t>Introduction</w:t>
      </w:r>
    </w:p>
    <w:p w14:paraId="6D5B9F4B" w14:textId="2ACDBB84" w:rsidR="007834EB" w:rsidRPr="00375F41" w:rsidRDefault="007834EB" w:rsidP="00AE7A46">
      <w:pPr>
        <w:pStyle w:val="CETBodytext"/>
      </w:pPr>
      <w:r w:rsidRPr="00375F41">
        <w:rPr>
          <w:lang w:val="en"/>
        </w:rPr>
        <w:t xml:space="preserve">The growing attention to the health and psycho-physical well-being of </w:t>
      </w:r>
      <w:r w:rsidR="008C3B80" w:rsidRPr="00375F41">
        <w:rPr>
          <w:lang w:val="en"/>
        </w:rPr>
        <w:t>humans</w:t>
      </w:r>
      <w:r w:rsidRPr="00375F41">
        <w:rPr>
          <w:lang w:val="en"/>
        </w:rPr>
        <w:t xml:space="preserve"> and the optimistic evaluation of the benefits associated with the intake of </w:t>
      </w:r>
      <w:r w:rsidR="00442846" w:rsidRPr="00375F41">
        <w:rPr>
          <w:lang w:val="en"/>
        </w:rPr>
        <w:t>omega-3</w:t>
      </w:r>
      <w:r w:rsidRPr="00375F41">
        <w:rPr>
          <w:lang w:val="en"/>
        </w:rPr>
        <w:t xml:space="preserve"> </w:t>
      </w:r>
      <w:r w:rsidR="00442846" w:rsidRPr="00375F41">
        <w:rPr>
          <w:lang w:val="en"/>
        </w:rPr>
        <w:t>caused</w:t>
      </w:r>
      <w:r w:rsidRPr="00375F41">
        <w:rPr>
          <w:lang w:val="en"/>
        </w:rPr>
        <w:t xml:space="preserve"> a global increase in the demand for products containing </w:t>
      </w:r>
      <w:r w:rsidR="00442846" w:rsidRPr="00375F41">
        <w:rPr>
          <w:lang w:val="en"/>
        </w:rPr>
        <w:t>P</w:t>
      </w:r>
      <w:r w:rsidRPr="00375F41">
        <w:rPr>
          <w:lang w:val="en"/>
        </w:rPr>
        <w:t>oly</w:t>
      </w:r>
      <w:r w:rsidR="00442846" w:rsidRPr="00375F41">
        <w:rPr>
          <w:lang w:val="en"/>
        </w:rPr>
        <w:t>-U</w:t>
      </w:r>
      <w:r w:rsidRPr="00375F41">
        <w:rPr>
          <w:lang w:val="en"/>
        </w:rPr>
        <w:t xml:space="preserve">nsaturated </w:t>
      </w:r>
      <w:r w:rsidR="00442846" w:rsidRPr="00375F41">
        <w:rPr>
          <w:lang w:val="en"/>
        </w:rPr>
        <w:t>F</w:t>
      </w:r>
      <w:r w:rsidRPr="00375F41">
        <w:rPr>
          <w:lang w:val="en"/>
        </w:rPr>
        <w:t xml:space="preserve">atty </w:t>
      </w:r>
      <w:r w:rsidR="00442846" w:rsidRPr="00375F41">
        <w:rPr>
          <w:lang w:val="en"/>
        </w:rPr>
        <w:t>A</w:t>
      </w:r>
      <w:r w:rsidRPr="00375F41">
        <w:rPr>
          <w:lang w:val="en"/>
        </w:rPr>
        <w:t xml:space="preserve">cids </w:t>
      </w:r>
      <w:r w:rsidR="00442846" w:rsidRPr="00375F41">
        <w:rPr>
          <w:lang w:val="en"/>
        </w:rPr>
        <w:t>(</w:t>
      </w:r>
      <w:r w:rsidRPr="00375F41">
        <w:rPr>
          <w:lang w:val="en"/>
        </w:rPr>
        <w:t>PUFA</w:t>
      </w:r>
      <w:r w:rsidR="00442846" w:rsidRPr="00375F41">
        <w:rPr>
          <w:lang w:val="en"/>
        </w:rPr>
        <w:t xml:space="preserve">). For its </w:t>
      </w:r>
      <w:r w:rsidRPr="00375F41">
        <w:rPr>
          <w:lang w:val="en"/>
        </w:rPr>
        <w:t>market, estimated in 2</w:t>
      </w:r>
      <w:r w:rsidR="00627691" w:rsidRPr="00375F41">
        <w:rPr>
          <w:lang w:val="en"/>
        </w:rPr>
        <w:t>021</w:t>
      </w:r>
      <w:r w:rsidRPr="00375F41">
        <w:rPr>
          <w:lang w:val="en"/>
        </w:rPr>
        <w:t xml:space="preserve"> equal</w:t>
      </w:r>
      <w:r w:rsidR="00442846" w:rsidRPr="00375F41">
        <w:rPr>
          <w:lang w:val="en"/>
        </w:rPr>
        <w:t>s</w:t>
      </w:r>
      <w:r w:rsidRPr="00375F41">
        <w:rPr>
          <w:lang w:val="en"/>
        </w:rPr>
        <w:t xml:space="preserve"> to 2.</w:t>
      </w:r>
      <w:r w:rsidR="00627691" w:rsidRPr="00375F41">
        <w:rPr>
          <w:lang w:val="en"/>
        </w:rPr>
        <w:t>1</w:t>
      </w:r>
      <w:r w:rsidRPr="00375F41">
        <w:rPr>
          <w:lang w:val="en"/>
        </w:rPr>
        <w:t>9 billion dollars</w:t>
      </w:r>
      <w:r w:rsidR="00442846" w:rsidRPr="00375F41">
        <w:rPr>
          <w:lang w:val="en"/>
        </w:rPr>
        <w:t xml:space="preserve">, a </w:t>
      </w:r>
      <w:r w:rsidRPr="00375F41">
        <w:rPr>
          <w:lang w:val="en"/>
        </w:rPr>
        <w:t>forecast of increase, for the period 202</w:t>
      </w:r>
      <w:r w:rsidR="00627691" w:rsidRPr="00375F41">
        <w:rPr>
          <w:lang w:val="en"/>
        </w:rPr>
        <w:t>2</w:t>
      </w:r>
      <w:r w:rsidRPr="00375F41">
        <w:rPr>
          <w:lang w:val="en"/>
        </w:rPr>
        <w:t>-20</w:t>
      </w:r>
      <w:r w:rsidR="00627691" w:rsidRPr="00375F41">
        <w:rPr>
          <w:lang w:val="en"/>
        </w:rPr>
        <w:t>30</w:t>
      </w:r>
      <w:r w:rsidRPr="00375F41">
        <w:rPr>
          <w:lang w:val="en"/>
        </w:rPr>
        <w:t xml:space="preserve">, </w:t>
      </w:r>
      <w:r w:rsidR="00442846" w:rsidRPr="00375F41">
        <w:rPr>
          <w:lang w:val="en"/>
        </w:rPr>
        <w:t xml:space="preserve">is expected </w:t>
      </w:r>
      <w:r w:rsidRPr="00375F41">
        <w:rPr>
          <w:lang w:val="en"/>
        </w:rPr>
        <w:t xml:space="preserve">with a </w:t>
      </w:r>
      <w:r w:rsidR="00442846" w:rsidRPr="00375F41">
        <w:rPr>
          <w:lang w:val="en"/>
        </w:rPr>
        <w:t>Compound Annual Growth Rate (</w:t>
      </w:r>
      <w:r w:rsidRPr="00375F41">
        <w:rPr>
          <w:lang w:val="en"/>
        </w:rPr>
        <w:t>CAGR</w:t>
      </w:r>
      <w:r w:rsidR="004A23DF" w:rsidRPr="00375F41">
        <w:rPr>
          <w:lang w:val="en"/>
        </w:rPr>
        <w:t xml:space="preserve">) </w:t>
      </w:r>
      <w:r w:rsidRPr="00375F41">
        <w:rPr>
          <w:lang w:val="en"/>
        </w:rPr>
        <w:t xml:space="preserve">of </w:t>
      </w:r>
      <w:r w:rsidR="00627691" w:rsidRPr="00375F41">
        <w:rPr>
          <w:lang w:val="en"/>
        </w:rPr>
        <w:t>8.0</w:t>
      </w:r>
      <w:r w:rsidRPr="00375F41">
        <w:rPr>
          <w:lang w:val="en"/>
        </w:rPr>
        <w:t xml:space="preserve">% </w:t>
      </w:r>
      <w:r w:rsidR="00E61F67" w:rsidRPr="00375F41">
        <w:rPr>
          <w:lang w:val="en"/>
        </w:rPr>
        <w:fldChar w:fldCharType="begin" w:fldLock="1"/>
      </w:r>
      <w:r w:rsidR="00C7410D" w:rsidRPr="00375F41">
        <w:rPr>
          <w:lang w:val="en"/>
        </w:rPr>
        <w:instrText>ADDIN CSL_CITATION {"citationItems":[{"id":"ITEM-1","itemData":{"abstract":"The global omega 3 market was valued at USD 2.19 billion in 2021 and is expected to grow at a CAGR of 8.0% during the forecast period. Prominent factors accountable for increased product intake involve growing incidents of cardiovascular diseases and altering dietary habits. The growing significance of immunity development post-covid-19 pandemic has further reinforced the driving force for the market.","author":[{"dropping-particle":"","family":"Polaris","given":"","non-dropping-particle":"","parse-names":false,"suffix":""}],"id":"ITEM-1","issued":{"date-parts":[["2022"]]},"number-of-pages":"119","title":"Omega 3 Market Share, Size, Trends, Industry Analysis Report","type":"report"},"uris":["http://www.mendeley.com/documents/?uuid=bb3e8636-0b62-4053-9961-ea7e4414c65c"]}],"mendeley":{"formattedCitation":"(Polaris, 2022)","plainTextFormattedCitation":"(Polaris, 2022)","previouslyFormattedCitation":"(Polaris, 2022)"},"properties":{"noteIndex":0},"schema":"https://github.com/citation-style-language/schema/raw/master/csl-citation.json"}</w:instrText>
      </w:r>
      <w:r w:rsidR="00E61F67" w:rsidRPr="00375F41">
        <w:rPr>
          <w:lang w:val="en"/>
        </w:rPr>
        <w:fldChar w:fldCharType="separate"/>
      </w:r>
      <w:r w:rsidR="00E61F67" w:rsidRPr="00375F41">
        <w:rPr>
          <w:noProof/>
          <w:lang w:val="en"/>
        </w:rPr>
        <w:t>(Polaris, 2022)</w:t>
      </w:r>
      <w:r w:rsidR="00E61F67" w:rsidRPr="00375F41">
        <w:rPr>
          <w:lang w:val="en"/>
        </w:rPr>
        <w:fldChar w:fldCharType="end"/>
      </w:r>
      <w:r w:rsidR="00E61F67" w:rsidRPr="00375F41">
        <w:rPr>
          <w:lang w:val="en"/>
        </w:rPr>
        <w:t>.</w:t>
      </w:r>
      <w:r w:rsidR="005C593E" w:rsidRPr="00375F41">
        <w:rPr>
          <w:lang w:val="en"/>
        </w:rPr>
        <w:t xml:space="preserve"> </w:t>
      </w:r>
      <w:r w:rsidR="00E444EB" w:rsidRPr="00375F41">
        <w:t>In previous year</w:t>
      </w:r>
      <w:r w:rsidR="00A35A4E" w:rsidRPr="00375F41">
        <w:t>s</w:t>
      </w:r>
      <w:r w:rsidR="00E444EB" w:rsidRPr="00375F41">
        <w:t xml:space="preserve"> </w:t>
      </w:r>
      <w:r w:rsidR="00442846" w:rsidRPr="00375F41">
        <w:t>awareness policies</w:t>
      </w:r>
      <w:r w:rsidR="00E444EB" w:rsidRPr="00375F41">
        <w:t xml:space="preserve"> were implemented </w:t>
      </w:r>
      <w:r w:rsidRPr="00375F41">
        <w:t>by the various governments like USA and Europe</w:t>
      </w:r>
      <w:r w:rsidR="00E444EB" w:rsidRPr="00375F41">
        <w:t xml:space="preserve"> to influence the trend of the demand of </w:t>
      </w:r>
      <w:r w:rsidR="005C593E" w:rsidRPr="00375F41">
        <w:t>these compounds</w:t>
      </w:r>
      <w:r w:rsidR="006304DA" w:rsidRPr="00375F41">
        <w:t xml:space="preserve">. </w:t>
      </w:r>
      <w:r w:rsidR="006304DA" w:rsidRPr="00375F41">
        <w:rPr>
          <w:noProof/>
          <w:lang w:val="en"/>
        </w:rPr>
        <w:t>The interest in PUFAs arises from the variety of biochemical processes in which they are involved</w:t>
      </w:r>
      <w:r w:rsidR="00E444EB" w:rsidRPr="00375F41">
        <w:rPr>
          <w:noProof/>
          <w:lang w:val="en"/>
        </w:rPr>
        <w:t xml:space="preserve">. </w:t>
      </w:r>
      <w:r w:rsidR="00E444EB" w:rsidRPr="00375F41">
        <w:t>Numerous studies have reported physiological effects of PUFA</w:t>
      </w:r>
      <w:r w:rsidR="00ED36EC" w:rsidRPr="00375F41">
        <w:t>,</w:t>
      </w:r>
      <w:r w:rsidR="0028068A" w:rsidRPr="00375F41">
        <w:t xml:space="preserve"> </w:t>
      </w:r>
      <w:r w:rsidR="00ED36EC" w:rsidRPr="00375F41">
        <w:t xml:space="preserve">in fact </w:t>
      </w:r>
      <w:r w:rsidR="0028068A" w:rsidRPr="00375F41">
        <w:t>omega-3</w:t>
      </w:r>
      <w:r w:rsidR="00E444EB" w:rsidRPr="00375F41">
        <w:t xml:space="preserve"> may influence several pathological conditions associated with metabolic, inflammatory and oxidative processes</w:t>
      </w:r>
      <w:r w:rsidR="006304DA" w:rsidRPr="00375F41">
        <w:rPr>
          <w:lang w:val="en"/>
        </w:rPr>
        <w:t>.</w:t>
      </w:r>
      <w:r w:rsidR="00F91396" w:rsidRPr="00375F41">
        <w:rPr>
          <w:lang w:val="en"/>
        </w:rPr>
        <w:t xml:space="preserve"> </w:t>
      </w:r>
      <w:r w:rsidR="000D2FE4" w:rsidRPr="00375F41">
        <w:t>PUFAs may regulate the antioxidant signaling pathway and modulate inflammatory processes. They also influence hepatic lipid metabolism and physiological responses of other organs, including the heart</w:t>
      </w:r>
      <w:r w:rsidR="002E3B5F" w:rsidRPr="00375F41">
        <w:t xml:space="preserve"> </w:t>
      </w:r>
      <w:r w:rsidR="002E3B5F" w:rsidRPr="00375F41">
        <w:fldChar w:fldCharType="begin" w:fldLock="1"/>
      </w:r>
      <w:r w:rsidR="00EC098C" w:rsidRPr="00375F41">
        <w:instrText>ADDIN CSL_CITATION {"citationItems":[{"id":"ITEM-1","itemData":{"DOI":"10.3390/nu13072421","ISSN":"20726643","PMID":"34371930","abstract":"Oxidative stress and inflammation have been recognized as important contributors to the risk of chronic non-communicable diseases. Polyunsaturated fatty acids (PUFAs) may regulate the antioxidant signaling pathway and modulate inflammatory processes. They also influence hepatic lipid metabolism and physiological responses of other organs, including the heart. Longitudinal prospective cohort studies demonstrate that there is an association between moderate intake of the omega-6 PUFA linoleic acid and lower risk of cardiovascular diseases (CVDs), most likely as a result of lower blood cholesterol concentration. Current evidence suggests that increasing intake of arachidonic acid (up to 1500 mg/day) has no adverse effect on platelet aggregation and blood clotting, immune function and markers of inflammation, but may benefit muscle and cognitive performance. Many studies show that higher intakes of omega-3 PUFAs, especially eicosapentaenoic acid (EPA) and docosahexaenoic acid (DHA), are associated with a lower incidence of chronic diseases characterized by elevated inflammation, including CVDs. This is because of the multiple molecular and cellular actions of EPA and DHA. Intervention trials using EPA + DHA indicate benefit on CVD mortality and a significant inverse linear dose–response relationship has been found between EPA + DHA intake and CVD outcomes. In addition to their antioxidant and anti-inflammatory roles, omega-3 fatty acids are considered to regulate platelet homeostasis and lower risk of thrombosis, which together indicate their potential use in COVID-19 therapy.","author":[{"dropping-particle":"","family":"Djuricic","given":"Ivana","non-dropping-particle":"","parse-names":false,"suffix":""},{"dropping-particle":"","family":"Calder","given":"Philip C.","non-dropping-particle":"","parse-names":false,"suffix":""}],"container-title":"Nutrients","id":"ITEM-1","issue":"7","issued":{"date-parts":[["2021"]]},"title":"Beneficial outcomes of omega-6 and omega-3 polyunsaturated fatty acids on human health: An update for 2021","type":"article-journal","volume":"13"},"uris":["http://www.mendeley.com/documents/?uuid=d21d0c82-7d50-4c27-b162-44cf984e1ad6"]}],"mendeley":{"formattedCitation":"(Djuricic &amp; Calder, 2021)","plainTextFormattedCitation":"(Djuricic &amp; Calder, 2021)","previouslyFormattedCitation":"(Djuricic &amp; Calder, 2021)"},"properties":{"noteIndex":0},"schema":"https://github.com/citation-style-language/schema/raw/master/csl-citation.json"}</w:instrText>
      </w:r>
      <w:r w:rsidR="002E3B5F" w:rsidRPr="00375F41">
        <w:fldChar w:fldCharType="separate"/>
      </w:r>
      <w:r w:rsidR="002E3B5F" w:rsidRPr="00375F41">
        <w:rPr>
          <w:noProof/>
        </w:rPr>
        <w:t>(Djuricic &amp; Calder, 2021)</w:t>
      </w:r>
      <w:r w:rsidR="002E3B5F" w:rsidRPr="00375F41">
        <w:fldChar w:fldCharType="end"/>
      </w:r>
      <w:r w:rsidR="00F91396" w:rsidRPr="00375F41">
        <w:t>.</w:t>
      </w:r>
      <w:r w:rsidR="006304DA" w:rsidRPr="00375F41">
        <w:rPr>
          <w:lang w:val="en"/>
        </w:rPr>
        <w:t xml:space="preserve"> </w:t>
      </w:r>
      <w:r w:rsidRPr="00375F41">
        <w:rPr>
          <w:lang w:val="en"/>
        </w:rPr>
        <w:t xml:space="preserve">The </w:t>
      </w:r>
      <w:r w:rsidR="00442846" w:rsidRPr="00375F41">
        <w:rPr>
          <w:lang w:val="en"/>
        </w:rPr>
        <w:t>Omega-3</w:t>
      </w:r>
      <w:r w:rsidRPr="00375F41">
        <w:rPr>
          <w:lang w:val="en"/>
        </w:rPr>
        <w:t xml:space="preserve"> product industry is driven by the growing demand in the Active Pharmaceutical Ingredient (API) market, linked to the growing awareness of the effective action of these products</w:t>
      </w:r>
      <w:r w:rsidR="00AE7A46" w:rsidRPr="00375F41">
        <w:rPr>
          <w:lang w:val="en"/>
        </w:rPr>
        <w:t>,</w:t>
      </w:r>
      <w:r w:rsidR="00E444EB" w:rsidRPr="00375F41">
        <w:rPr>
          <w:lang w:val="en"/>
        </w:rPr>
        <w:t xml:space="preserve"> in particular</w:t>
      </w:r>
      <w:r w:rsidRPr="00375F41">
        <w:rPr>
          <w:lang w:val="en"/>
        </w:rPr>
        <w:t xml:space="preserve"> on chronic and cardiovascular diseases. </w:t>
      </w:r>
    </w:p>
    <w:p w14:paraId="435E3873" w14:textId="6EF3B7B6" w:rsidR="0028068A" w:rsidRPr="00375F41" w:rsidRDefault="00E444EB" w:rsidP="00C96D18">
      <w:pPr>
        <w:pStyle w:val="CETBodytext"/>
        <w:rPr>
          <w:lang w:val="en"/>
        </w:rPr>
      </w:pPr>
      <w:r w:rsidRPr="00375F41">
        <w:t>Nowadays o</w:t>
      </w:r>
      <w:r w:rsidR="00E80E7C" w:rsidRPr="00375F41">
        <w:t>ne of the problems of extraction and purification is linked to the fact that known industrial processes work under operating conditions that inevitably induce the degradation of these components</w:t>
      </w:r>
      <w:r w:rsidR="007834EB" w:rsidRPr="00375F41">
        <w:t xml:space="preserve"> and </w:t>
      </w:r>
      <w:r w:rsidR="00E80E7C" w:rsidRPr="00375F41">
        <w:t>the use of toxic or flammable solvents that can have adverse effects on human health</w:t>
      </w:r>
      <w:r w:rsidR="002E3B5F" w:rsidRPr="00375F41">
        <w:t>, as well as for the environment</w:t>
      </w:r>
      <w:r w:rsidR="00E80E7C" w:rsidRPr="00375F41">
        <w:t>. In this sense, liquid-</w:t>
      </w:r>
      <w:r w:rsidR="008C3B80" w:rsidRPr="00375F41">
        <w:t>solvent</w:t>
      </w:r>
      <w:r w:rsidR="00E80E7C" w:rsidRPr="00375F41">
        <w:t xml:space="preserve"> extraction</w:t>
      </w:r>
      <w:r w:rsidR="00D416EF" w:rsidRPr="00375F41">
        <w:t>,</w:t>
      </w:r>
      <w:r w:rsidR="00E80E7C" w:rsidRPr="00375F41">
        <w:t xml:space="preserve"> that makes use of CO</w:t>
      </w:r>
      <w:r w:rsidR="00E80E7C" w:rsidRPr="00375F41">
        <w:rPr>
          <w:vertAlign w:val="subscript"/>
        </w:rPr>
        <w:t>2</w:t>
      </w:r>
      <w:r w:rsidR="00E80E7C" w:rsidRPr="00375F41">
        <w:t xml:space="preserve"> in supercritical conditions as a solvent</w:t>
      </w:r>
      <w:r w:rsidR="00D416EF" w:rsidRPr="00375F41">
        <w:t>,</w:t>
      </w:r>
      <w:r w:rsidR="00E80E7C" w:rsidRPr="00375F41">
        <w:t xml:space="preserve"> offers innovative</w:t>
      </w:r>
      <w:r w:rsidR="002E3B5F" w:rsidRPr="00375F41">
        <w:t>,</w:t>
      </w:r>
      <w:r w:rsidR="00E80E7C" w:rsidRPr="00375F41">
        <w:t xml:space="preserve"> </w:t>
      </w:r>
      <w:r w:rsidR="002E3B5F" w:rsidRPr="00375F41">
        <w:t>attractive and</w:t>
      </w:r>
      <w:r w:rsidR="002E3B5F" w:rsidRPr="00375F41">
        <w:rPr>
          <w:color w:val="000000"/>
        </w:rPr>
        <w:t xml:space="preserve"> more environmentally friendly</w:t>
      </w:r>
      <w:r w:rsidR="00E80E7C" w:rsidRPr="00375F41">
        <w:t xml:space="preserve"> </w:t>
      </w:r>
      <w:r w:rsidR="002E3B5F" w:rsidRPr="00375F41">
        <w:t>chances</w:t>
      </w:r>
      <w:r w:rsidR="00E80E7C" w:rsidRPr="00375F41">
        <w:t xml:space="preserve">. </w:t>
      </w:r>
      <w:r w:rsidR="001D6A14" w:rsidRPr="00375F41">
        <w:t xml:space="preserve">Supercritical conditions are used throughout the process </w:t>
      </w:r>
      <w:r w:rsidR="001D6A14" w:rsidRPr="00375F41">
        <w:lastRenderedPageBreak/>
        <w:t>t</w:t>
      </w:r>
      <w:r w:rsidR="00537F9C" w:rsidRPr="00375F41">
        <w:t>o increas</w:t>
      </w:r>
      <w:r w:rsidR="001D6A14" w:rsidRPr="00375F41">
        <w:t>e the CO</w:t>
      </w:r>
      <w:r w:rsidR="001D6A14" w:rsidRPr="00375F41">
        <w:rPr>
          <w:vertAlign w:val="subscript"/>
        </w:rPr>
        <w:t>2</w:t>
      </w:r>
      <w:r w:rsidR="001D6A14" w:rsidRPr="00375F41">
        <w:t>’s solvating power</w:t>
      </w:r>
      <w:r w:rsidR="00AE7A46" w:rsidRPr="00375F41">
        <w:t>.</w:t>
      </w:r>
      <w:r w:rsidR="0028068A" w:rsidRPr="00375F41">
        <w:t xml:space="preserve"> </w:t>
      </w:r>
      <w:r w:rsidR="007834EB" w:rsidRPr="00375F41">
        <w:rPr>
          <w:lang w:val="en"/>
        </w:rPr>
        <w:t xml:space="preserve">The </w:t>
      </w:r>
      <w:r w:rsidR="00442846" w:rsidRPr="00375F41">
        <w:rPr>
          <w:lang w:val="en"/>
        </w:rPr>
        <w:t>Omega-3</w:t>
      </w:r>
      <w:r w:rsidR="007834EB" w:rsidRPr="00375F41">
        <w:rPr>
          <w:lang w:val="en"/>
        </w:rPr>
        <w:t xml:space="preserve"> industry is commonly divided into two categories, based on the origin of the raw material (marine sources and plant sources) </w:t>
      </w:r>
      <w:r w:rsidR="00C7410D" w:rsidRPr="00375F41">
        <w:rPr>
          <w:lang w:val="en"/>
        </w:rPr>
        <w:fldChar w:fldCharType="begin" w:fldLock="1"/>
      </w:r>
      <w:r w:rsidR="00C7410D" w:rsidRPr="00375F41">
        <w:rPr>
          <w:lang w:val="en"/>
        </w:rPr>
        <w:instrText>ADDIN CSL_CITATION {"citationItems":[{"id":"ITEM-1","itemData":{"DOI":"10.1016/j.jbiotec.2022.11.012","ISSN":"18734863","abstract":"Nannochloropsis gaditana is a promising microalga for biotechnology. One of the strategies to stimulate its full potential in metabolite production is exposure to flashing lights. Here, we report how N. gaditana adapts to different flashing light regimes (5, 50, and 500 Hz) by changing its cellular physiology and the relative expression of genes related to critical cellular functions. We analyzed the differential mRNA abundance of genes related to photosynthesis, nitrogen assimilation and biosynthesis of chlorophyll, carotenoids, lipids, fatty acids and starch. Analysis of photosynthetic efficiency and high mRNA abundance of photoprotection genes supported the inference that excess excitation energy provided by light absorbance during photosynthesis was produced under low frequency flashing lights and was dissipated by photopigments via the xanthophyll-cycle. Increased relative expression levels of genes related to the synthesis of carotenoids and chlorophyll confirmed the accumulation of photopigments previously observed at low frequency flashing lights. Higher differential mRNA abundance of genes related to the triacylglycerol biosynthesis were observed at lower frequency flashing lights, possibly triggered by a poor nitrogen assimilation caused by low mRNA abundance of a nitrate reductase gene. This study advances a new understanding of algal physiology and metabolism leading to improved cellular performance and metabolite production.","author":[{"dropping-particle":"","family":"Lima","given":"Serena","non-dropping-particle":"","parse-names":false,"suffix":""},{"dropping-particle":"","family":"Lokesh","given":"Jep","non-dropping-particle":"","parse-names":false,"suffix":""},{"dropping-particle":"","family":"Schulze","given":"Peter S.C.","non-dropping-particle":"","parse-names":false,"suffix":""},{"dropping-particle":"","family":"Wijffels","given":"Rene H.","non-dropping-particle":"","parse-names":false,"suffix":""},{"dropping-particle":"","family":"Kiron","given":"Viswanath","non-dropping-particle":"","parse-names":false,"suffix":""},{"dropping-particle":"","family":"Scargiali","given":"Francesca","non-dropping-particle":"","parse-names":false,"suffix":""},{"dropping-particle":"","family":"Petters","given":"Sebastian","non-dropping-particle":"","parse-names":false,"suffix":""},{"dropping-particle":"","family":"Bernstein","given":"Hans C.","non-dropping-particle":"","parse-names":false,"suffix":""},{"dropping-particle":"","family":"Morales-Sánchez","given":"Daniela","non-dropping-particle":"","parse-names":false,"suffix":""}],"container-title":"Journal of Biotechnology","id":"ITEM-1","issue":"August","issued":{"date-parts":[["2022"]]},"page":"171-181","title":"Flashing lights affect the photophysiology and expression of carotenoid and lipid synthesis genes in Nannochloropsis gaditana","type":"article-journal","volume":"360"},"uris":["http://www.mendeley.com/documents/?uuid=74c7ec45-80cb-40ee-a861-abf22121b036"]},{"id":"ITEM-2","itemData":{"DOI":"10.1002/cjce.23776","ISSN":"1939019X","abstract":"Artificial lighting may be an interesting opportunity for the cultivation of microalgae as an alternative to natural sunlight. In particular, light emitting diodes (LEDs) can be employed to tailor the lighting to the microalgal culture in a controlled mode in order to create flashing light. In order to establish the effect of the flashing frequency on growth and biochemical composition of a model microalga, a quasi-isoactinic reactor, in which the light distribution is almost homogeneous, was set up. In this work, it was employed for the cultivation of the heterokont Nannochloropsis gaditana in two growth media with limiting and nonlimiting nutrients. The combined effect of nutrient concentration and flashing frequency on the growth, lipid content, fatty acid content, and pigment content was assessed for the first time. The results indicate that both nutrient concentration and flashing frequency influence the above-mentioned parameters. In particular, under flashing light conditions, an increase of lipid content and a decrease of polyunsaturated fatty acids (PUFAs) and chlorophyll are observed when nutrients are deficient, while the opposite effects are shown when nutrients are abundant.","author":[{"dropping-particle":"","family":"Lima","given":"Serena","non-dropping-particle":"","parse-names":false,"suffix":""},{"dropping-particle":"","family":"Villanova","given":"Valeria","non-dropping-particle":"","parse-names":false,"suffix":""},{"dropping-particle":"","family":"Grisafi","given":"Franco","non-dropping-particle":"","parse-names":false,"suffix":""},{"dropping-particle":"","family":"Brucato","given":"Alberto","non-dropping-particle":"","parse-names":false,"suffix":""},{"dropping-particle":"","family":"Scargiali","given":"Francesca","non-dropping-particle":"","parse-names":false,"suffix":""}],"container-title":"Canadian Journal of Chemical Engineering","id":"ITEM-2","issue":"9","issued":{"date-parts":[["2020"]]},"page":"1944-1954","title":"Combined effect of nutrient and flashing light frequency for a biochemical composition shift in Nannochloropsis gaditana grown in a quasi-isoactinic reactor","type":"article-journal","volume":"98"},"uris":["http://www.mendeley.com/documents/?uuid=8bfb6610-9d21-405d-88e8-3e572df7fdc6"]}],"mendeley":{"formattedCitation":"(Lima et al., 2020, 2022)","plainTextFormattedCitation":"(Lima et al., 2020, 2022)","previouslyFormattedCitation":"(Lima et al., 2020, 2022)"},"properties":{"noteIndex":0},"schema":"https://github.com/citation-style-language/schema/raw/master/csl-citation.json"}</w:instrText>
      </w:r>
      <w:r w:rsidR="00C7410D" w:rsidRPr="00375F41">
        <w:rPr>
          <w:lang w:val="en"/>
        </w:rPr>
        <w:fldChar w:fldCharType="separate"/>
      </w:r>
      <w:r w:rsidR="00C7410D" w:rsidRPr="00375F41">
        <w:rPr>
          <w:noProof/>
          <w:lang w:val="en"/>
        </w:rPr>
        <w:t>(Lima et al., 2020, 2022)</w:t>
      </w:r>
      <w:r w:rsidR="00C7410D" w:rsidRPr="00375F41">
        <w:rPr>
          <w:lang w:val="en"/>
        </w:rPr>
        <w:fldChar w:fldCharType="end"/>
      </w:r>
      <w:r w:rsidR="007834EB" w:rsidRPr="00375F41">
        <w:rPr>
          <w:lang w:val="en"/>
        </w:rPr>
        <w:t xml:space="preserve">. </w:t>
      </w:r>
      <w:r w:rsidR="002A2DF1" w:rsidRPr="00375F41">
        <w:rPr>
          <w:lang w:val="en"/>
        </w:rPr>
        <w:t xml:space="preserve"> </w:t>
      </w:r>
    </w:p>
    <w:p w14:paraId="453F3F37" w14:textId="68000660" w:rsidR="00C96D18" w:rsidRPr="00375F41" w:rsidRDefault="00E80E7C" w:rsidP="00C96D18">
      <w:pPr>
        <w:pStyle w:val="CETBodytext"/>
      </w:pPr>
      <w:r w:rsidRPr="00375F41">
        <w:t xml:space="preserve">One of the possible starting matrices is an oil obtained from waste </w:t>
      </w:r>
      <w:r w:rsidR="006304DA" w:rsidRPr="00375F41">
        <w:t>of</w:t>
      </w:r>
      <w:r w:rsidRPr="00375F41">
        <w:t xml:space="preserve"> the fishing industry such as tuna, sardines</w:t>
      </w:r>
      <w:r w:rsidR="006304DA" w:rsidRPr="00375F41">
        <w:t>,</w:t>
      </w:r>
      <w:r w:rsidR="00A84894" w:rsidRPr="00375F41">
        <w:t xml:space="preserve"> </w:t>
      </w:r>
      <w:r w:rsidRPr="00375F41">
        <w:t xml:space="preserve">or shark. </w:t>
      </w:r>
      <w:r w:rsidR="00BD1277" w:rsidRPr="00375F41">
        <w:t>The problem with this matrix is that more than 40 different fatty acids are present in these oils, which makes them a much more complex and articulated mixture</w:t>
      </w:r>
      <w:r w:rsidR="00EC098C" w:rsidRPr="00375F41">
        <w:t xml:space="preserve"> </w:t>
      </w:r>
      <w:r w:rsidR="00EC098C" w:rsidRPr="00375F41">
        <w:fldChar w:fldCharType="begin" w:fldLock="1"/>
      </w:r>
      <w:r w:rsidR="009908BF" w:rsidRPr="00375F41">
        <w:instrText>ADDIN CSL_CITATION {"citationItems":[{"id":"ITEM-1","itemData":{"DOI":"10.1016/j.foodchem.2022.134724","ISSN":"03088146","PMID":"36332587","abstract":"The aim of the present research was to explore the development of off-odors in fish oil from the perspective of fatty acid oxidation. It was found that the off-odors elicited by the two major ω-3 PUFAs in fish oil, i.e. DHA and EPA, were different from those by fish oil. Results showed that simultaneous oxidation of fatty acids other than DHA and EPA can be involved. The off-odors of fish oil was successfully simulated by combining oxidized samples of DHA, EPA and sunflower oil. Therefore, oxidation of oleic and linoleic acids also contributed to the off-odors in fish oil. A novel analytical approach that consisted in the combination of gas chromatography-ion mobility spectrometry (GC-IMS) and orthogonal partial least squares discriminant analysis (OPLS-DA) was applied to identify differences in the volatile components between the recombinant oil and the fish oil.","author":[{"dropping-particle":"","family":"Wen","given":"Yun-Qi","non-dropping-particle":"","parse-names":false,"suffix":""},{"dropping-particle":"","family":"Xue","given":"Chang-Hu","non-dropping-particle":"","parse-names":false,"suffix":""},{"dropping-particle":"","family":"Zhang","given":"Hong-Wei","non-dropping-particle":"","parse-names":false,"suffix":""},{"dropping-particle":"","family":"Xu","given":"Li-Li","non-dropping-particle":"","parse-names":false,"suffix":""},{"dropping-particle":"","family":"Wang","given":"Xiao-Han","non-dropping-particle":"","parse-names":false,"suffix":""},{"dropping-particle":"","family":"Bi","given":"Shi-Jie","non-dropping-particle":"","parse-names":false,"suffix":""},{"dropping-particle":"","family":"Xue","given":"Qian-Qian","non-dropping-particle":"","parse-names":false,"suffix":""},{"dropping-particle":"","family":"Xue","given":"Yong","non-dropping-particle":"","parse-names":false,"suffix":""},{"dropping-particle":"","family":"Li","given":"Zhao-Jie","non-dropping-particle":"","parse-names":false,"suffix":""},{"dropping-particle":"","family":"Velasco","given":"Joaquín","non-dropping-particle":"","parse-names":false,"suffix":""},{"dropping-particle":"","family":"Jiang","given":"Xiao-Ming","non-dropping-particle":"","parse-names":false,"suffix":""}],"container-title":"Food Chemistry","id":"ITEM-1","issue":"October 2022","issued":{"date-parts":[["2023","3"]]},"page":"134724","title":"Concomitant oxidation of fatty acids other than DHA and EPA plays a role in the characteristic off-odor of fish oil","type":"article-journal","volume":"404"},"uris":["http://www.mendeley.com/documents/?uuid=1444f3ab-2b93-4157-889e-52c64630eb55"]}],"mendeley":{"formattedCitation":"(Wen et al., 2023)","plainTextFormattedCitation":"(Wen et al., 2023)","previouslyFormattedCitation":"(Wen et al., 2023)"},"properties":{"noteIndex":0},"schema":"https://github.com/citation-style-language/schema/raw/master/csl-citation.json"}</w:instrText>
      </w:r>
      <w:r w:rsidR="00EC098C" w:rsidRPr="00375F41">
        <w:fldChar w:fldCharType="separate"/>
      </w:r>
      <w:r w:rsidR="00EC098C" w:rsidRPr="00375F41">
        <w:rPr>
          <w:noProof/>
        </w:rPr>
        <w:t>(Wen et al., 2023)</w:t>
      </w:r>
      <w:r w:rsidR="00EC098C" w:rsidRPr="00375F41">
        <w:fldChar w:fldCharType="end"/>
      </w:r>
      <w:r w:rsidR="00BD1277" w:rsidRPr="00375F41">
        <w:t xml:space="preserve">. In </w:t>
      </w:r>
      <w:r w:rsidR="005C593E" w:rsidRPr="00375F41">
        <w:t>fact,</w:t>
      </w:r>
      <w:r w:rsidR="00BD1277" w:rsidRPr="00375F41">
        <w:t xml:space="preserve"> </w:t>
      </w:r>
      <w:r w:rsidRPr="00375F41">
        <w:t xml:space="preserve">that mixtures consist of linear chain fatty acids having 14 to 22 carbon atoms, with several unsaturations typically ranging from 0 up to </w:t>
      </w:r>
      <w:r w:rsidR="00A37BEC" w:rsidRPr="00375F41">
        <w:t>6</w:t>
      </w:r>
      <w:r w:rsidRPr="00375F41">
        <w:t xml:space="preserve">. Another problem is the lack in the literature of studies and models of </w:t>
      </w:r>
      <w:r w:rsidR="00A37BEC" w:rsidRPr="00375F41">
        <w:t xml:space="preserve">the </w:t>
      </w:r>
      <w:r w:rsidR="00A37BEC" w:rsidRPr="00375F41">
        <w:rPr>
          <w:lang w:val="en"/>
        </w:rPr>
        <w:t>Supercritical Fluid Extraction (</w:t>
      </w:r>
      <w:r w:rsidR="00A37BEC" w:rsidRPr="00375F41">
        <w:t>SFE)</w:t>
      </w:r>
      <w:r w:rsidRPr="00375F41">
        <w:t xml:space="preserve"> phenomenon</w:t>
      </w:r>
      <w:r w:rsidR="007A12E3" w:rsidRPr="00375F41">
        <w:t xml:space="preserve"> </w:t>
      </w:r>
      <w:r w:rsidRPr="00375F41">
        <w:t xml:space="preserve">that would allow a more optimal </w:t>
      </w:r>
      <w:r w:rsidR="00A37BEC" w:rsidRPr="00375F41">
        <w:t>separation</w:t>
      </w:r>
      <w:r w:rsidRPr="00375F41">
        <w:t xml:space="preserve"> without the need to work with an energy-intensive plant at high pressures. This work </w:t>
      </w:r>
      <w:r w:rsidR="00A37BEC" w:rsidRPr="00375F41">
        <w:t>takes part</w:t>
      </w:r>
      <w:r w:rsidRPr="00375F41">
        <w:t xml:space="preserve"> on the </w:t>
      </w:r>
      <w:r w:rsidR="007A12E3" w:rsidRPr="00375F41">
        <w:t>aforementioned</w:t>
      </w:r>
      <w:r w:rsidR="00750DB7" w:rsidRPr="00375F41">
        <w:t xml:space="preserve"> </w:t>
      </w:r>
      <w:r w:rsidRPr="00375F41">
        <w:t>aspects by proposing a fluid dynamic</w:t>
      </w:r>
      <w:r w:rsidR="009247F3" w:rsidRPr="00375F41">
        <w:t>s</w:t>
      </w:r>
      <w:r w:rsidR="006304DA" w:rsidRPr="00375F41">
        <w:t xml:space="preserve"> </w:t>
      </w:r>
      <w:r w:rsidRPr="00375F41">
        <w:t>computational study to optimize the enrichment of the matrix in compounds with high added value.</w:t>
      </w:r>
      <w:r w:rsidR="00C96D18" w:rsidRPr="00375F41">
        <w:t xml:space="preserve"> </w:t>
      </w:r>
    </w:p>
    <w:p w14:paraId="1BF4BD75" w14:textId="77777777" w:rsidR="005C6295" w:rsidRPr="00375F41" w:rsidRDefault="00A64D5F" w:rsidP="005C6295">
      <w:pPr>
        <w:pStyle w:val="CETHeading1"/>
      </w:pPr>
      <w:r w:rsidRPr="00375F41">
        <w:t>Experimental methods and materials</w:t>
      </w:r>
    </w:p>
    <w:p w14:paraId="0D8220A5" w14:textId="1FA54F5F" w:rsidR="0028068A" w:rsidRPr="00375F41" w:rsidRDefault="00A37BEC" w:rsidP="00B80DE8">
      <w:pPr>
        <w:pStyle w:val="CETBodytext"/>
        <w:rPr>
          <w:lang w:val="en"/>
        </w:rPr>
      </w:pPr>
      <w:r w:rsidRPr="00375F41">
        <w:rPr>
          <w:lang w:val="en"/>
        </w:rPr>
        <w:t xml:space="preserve">There are several methods </w:t>
      </w:r>
      <w:r w:rsidR="006304DA" w:rsidRPr="00375F41">
        <w:rPr>
          <w:lang w:val="en"/>
        </w:rPr>
        <w:t xml:space="preserve">traditionally used for </w:t>
      </w:r>
      <w:r w:rsidR="00442846" w:rsidRPr="00375F41">
        <w:rPr>
          <w:lang w:val="en"/>
        </w:rPr>
        <w:t>Omega-3</w:t>
      </w:r>
      <w:r w:rsidR="006304DA" w:rsidRPr="00375F41">
        <w:rPr>
          <w:lang w:val="en"/>
        </w:rPr>
        <w:t xml:space="preserve"> concentration and purification </w:t>
      </w:r>
      <w:r w:rsidRPr="00375F41">
        <w:rPr>
          <w:lang w:val="en"/>
        </w:rPr>
        <w:t>such as</w:t>
      </w:r>
      <w:r w:rsidR="006304DA" w:rsidRPr="00375F41">
        <w:rPr>
          <w:lang w:val="en"/>
        </w:rPr>
        <w:t xml:space="preserve"> urea adduction, chromatographic methods, fractional crystallization at low temperature</w:t>
      </w:r>
      <w:r w:rsidR="00CD67E7" w:rsidRPr="00375F41">
        <w:rPr>
          <w:lang w:val="en"/>
        </w:rPr>
        <w:t>s</w:t>
      </w:r>
      <w:r w:rsidR="006304DA" w:rsidRPr="00375F41">
        <w:rPr>
          <w:lang w:val="en"/>
        </w:rPr>
        <w:t>, distillation, enzymatic and integrated methods</w:t>
      </w:r>
      <w:r w:rsidR="00CD67E7" w:rsidRPr="00375F41">
        <w:rPr>
          <w:lang w:val="en"/>
        </w:rPr>
        <w:t xml:space="preserve"> and</w:t>
      </w:r>
      <w:r w:rsidR="006304DA" w:rsidRPr="00375F41">
        <w:rPr>
          <w:lang w:val="en"/>
        </w:rPr>
        <w:t xml:space="preserve"> </w:t>
      </w:r>
      <w:r w:rsidR="00FE6CC6" w:rsidRPr="00375F41">
        <w:rPr>
          <w:lang w:val="en"/>
        </w:rPr>
        <w:t>SFE</w:t>
      </w:r>
      <w:r w:rsidR="008C3B80" w:rsidRPr="00375F41">
        <w:rPr>
          <w:lang w:val="en"/>
        </w:rPr>
        <w:t xml:space="preserve"> </w:t>
      </w:r>
      <w:r w:rsidR="008C3B80" w:rsidRPr="00375F41">
        <w:rPr>
          <w:lang w:val="en"/>
        </w:rPr>
        <w:fldChar w:fldCharType="begin" w:fldLock="1"/>
      </w:r>
      <w:r w:rsidR="002E3B5F" w:rsidRPr="00375F41">
        <w:rPr>
          <w:lang w:val="en"/>
        </w:rPr>
        <w:instrText>ADDIN CSL_CITATION {"citationItems":[{"id":"ITEM-1","itemData":{"DOI":"10.1016/j.supflu.2015.09.022","ISSN":"08968446","abstract":"The supercritical water gasification (SCWG) of glucose as a model compound for H2 production is studied in term of process development at 25 MPa and 650 °C. Gasification has been investigated using a laboratory scale continuous plant comprising a continuous down flow reactor with a volume of 200 cm3, a heat recovery section and pre-heat of the biomass to simulate more closely an industrial design. Feed streams (pure water and glucose solution) are introduced at the top of the vessel and products are extracted from the bottom. The reactor is equipped with various inlet points that allow to modify the inlet position of reacting streams in order to study the effect of stream mixing on reaction performance. Moreover, in order to obtain a description of the fluid flow inside the reactor, computational fluid dynamics (CFD) simulations were carried out. The simulations were conducted by the ANSYS CFX 15 code which uses a finite volume method. Simulation allowed not only to understand the complex fluid dynamics that describes the system, but also to optimize the reactor configuration in order to attain good process performance. Experimental results coupled with CFD analysis, allowed to find that the reactor has the top section that behaves like a mixed reactor and the bottom section that behaves like a plug flow reactor. The two jet streams (water and glucose solution) entering the reactor cause back mixing in the top-side of the reactor, so contributing to rapid initiation of reaction and down-flow of species through the chamber. Using the best reactor configuration in term of mixing and temperature distribution allowed to maximize the gasification efficiency and H2 yield up to 72% and 74% by mole, respectively.","author":[{"dropping-particle":"","family":"Caputo","given":"Giuseppe","non-dropping-particle":"","parse-names":false,"suffix":""},{"dropping-particle":"","family":"Rubio","given":"Patricia","non-dropping-particle":"","parse-names":false,"suffix":""},{"dropping-particle":"","family":"Scargiali","given":"Francesca","non-dropping-particle":"","parse-names":false,"suffix":""},{"dropping-particle":"","family":"Marotta","given":"Gaspare","non-dropping-particle":"","parse-names":false,"suffix":""},{"dropping-particle":"","family":"Brucato","given":"Alberto","non-dropping-particle":"","parse-names":false,"suffix":""}],"container-title":"Journal of Supercritical Fluids","id":"ITEM-1","issued":{"date-parts":[["2016"]]},"page":"450-461","publisher":"Elsevier B.V.","title":"Experimental and fluid dynamic study of continuous supercritical water gasification of glucose","type":"article-journal","volume":"107"},"uris":["http://www.mendeley.com/documents/?uuid=19be7bb9-649e-4be0-b6ab-9ec2c1709e04"]}],"mendeley":{"formattedCitation":"(Caputo et al., 2016)","plainTextFormattedCitation":"(Caputo et al., 2016)","previouslyFormattedCitation":"(Caputo et al., 2016)"},"properties":{"noteIndex":0},"schema":"https://github.com/citation-style-language/schema/raw/master/csl-citation.json"}</w:instrText>
      </w:r>
      <w:r w:rsidR="008C3B80" w:rsidRPr="00375F41">
        <w:rPr>
          <w:lang w:val="en"/>
        </w:rPr>
        <w:fldChar w:fldCharType="separate"/>
      </w:r>
      <w:r w:rsidR="008C3B80" w:rsidRPr="00375F41">
        <w:rPr>
          <w:noProof/>
          <w:lang w:val="en"/>
        </w:rPr>
        <w:t>(Caputo et al., 2016)</w:t>
      </w:r>
      <w:r w:rsidR="008C3B80" w:rsidRPr="00375F41">
        <w:rPr>
          <w:lang w:val="en"/>
        </w:rPr>
        <w:fldChar w:fldCharType="end"/>
      </w:r>
      <w:r w:rsidR="006304DA" w:rsidRPr="00375F41">
        <w:rPr>
          <w:lang w:val="en"/>
        </w:rPr>
        <w:t>.</w:t>
      </w:r>
      <w:r w:rsidR="00997E08" w:rsidRPr="00375F41">
        <w:rPr>
          <w:lang w:val="en"/>
        </w:rPr>
        <w:t xml:space="preserve"> </w:t>
      </w:r>
      <w:r w:rsidR="00FE6CC6" w:rsidRPr="00375F41">
        <w:t xml:space="preserve">The last one, </w:t>
      </w:r>
      <w:r w:rsidR="00281F00" w:rsidRPr="00375F41">
        <w:t xml:space="preserve">employing </w:t>
      </w:r>
      <w:r w:rsidRPr="00375F41">
        <w:t>a</w:t>
      </w:r>
      <w:r w:rsidR="00CB4C87" w:rsidRPr="00375F41">
        <w:t xml:space="preserve"> continuous operating equipment</w:t>
      </w:r>
      <w:r w:rsidRPr="00375F41">
        <w:t>,</w:t>
      </w:r>
      <w:r w:rsidR="00CB4C87" w:rsidRPr="00375F41">
        <w:t xml:space="preserve"> is based on the </w:t>
      </w:r>
      <w:r w:rsidR="00281F00" w:rsidRPr="00375F41">
        <w:t>pioneering experiments</w:t>
      </w:r>
      <w:r w:rsidR="00CB4C87" w:rsidRPr="00375F41">
        <w:t xml:space="preserve"> carried out </w:t>
      </w:r>
      <w:r w:rsidR="00146130" w:rsidRPr="00375F41">
        <w:t xml:space="preserve">by </w:t>
      </w:r>
      <w:r w:rsidR="00CB4C87" w:rsidRPr="00375F41">
        <w:t>Brunner</w:t>
      </w:r>
      <w:r w:rsidR="00C7384B" w:rsidRPr="00375F41">
        <w:t xml:space="preserve"> and co-workers</w:t>
      </w:r>
      <w:r w:rsidR="00CB4C87" w:rsidRPr="00375F41">
        <w:t xml:space="preserve"> </w:t>
      </w:r>
      <w:r w:rsidR="00C7410D" w:rsidRPr="00375F41">
        <w:fldChar w:fldCharType="begin" w:fldLock="1"/>
      </w:r>
      <w:r w:rsidR="00E924CF" w:rsidRPr="00375F41">
        <w:instrText>ADDIN CSL_CITATION {"citationItems":[{"id":"ITEM-1","itemData":{"DOI":"10.1016/S0896-8446(99)00038-8","ISSN":"08968446","abstract":"Fatty acid ethyl esters from fish oil (FAEE) were continuously fractionated with supercritical carbon dioxide (SCCO2). A pilot plant countercurrent extraction column with an inner diameter of 68 mm and an effective height of 12 m packed with Sulzer CY wire mesh packing was used for the experiments. The operating conditions varied in the temperature range of T = 40-80°C and the pressure range of p = 6.5-19.5 MPa. All experiments focused on a separation between the low-molecular-weight components (LMC), with carbon numbers from C14 to C18, and the high-molecular-weight components (HMC), C20 and C22. This separation represents a possible first step in an enriching process for the commercial interesting components EPA and DHA. HMC concentrations greater than 95 wt% at a yield greater than 95% were achieved with this set-up. The pilot plant was equipped with a sampling system to measure the concentration profile along the column. These experiments allow the height of a theoretical plate to be calculated. Previously published phase equilibrium data [V. Riha, G. Brunner, Phase equilibrium of fish oil ethyl esters with supercritical carbon dioxide, J. Supercrit. Fluids 15 (1999) 33-50] are employed as base information for these calculations. The methods of McCabe-Thiele and Ponchon-Savarit (R.E. Treybal, Mass-transfer Operations. Classic Textbook Reissue, 3rd edition, McGraw-Hill, New York, 1987) and a multi-component simulation with the flowsheeting program Aspen+ are used to compute the theoretical number of plates for each experimental run. All methods yield similar results. A height of approximately 0.3 m can be assumed for a theoretical plate with this set-up. (C) 2000 Elsevier Science B.V.","author":[{"dropping-particle":"","family":"Riha","given":"V.","non-dropping-particle":"","parse-names":false,"suffix":""},{"dropping-particle":"","family":"Brunner","given":"G.","non-dropping-particle":"","parse-names":false,"suffix":""}],"container-title":"The Journal of Supercritical Fluids","id":"ITEM-1","issue":"1","issued":{"date-parts":[["2000","2"]]},"page":"55-64","title":"Separation of fish oil ethyl esters with supercritical carbon dioxide","type":"article-journal","volume":"17"},"uris":["http://www.mendeley.com/documents/?uuid=f428ced2-c0ef-4df8-9725-f2e568289ef9"]}],"mendeley":{"formattedCitation":"(Riha &amp; Brunner, 2000)","plainTextFormattedCitation":"(Riha &amp; Brunner, 2000)","previouslyFormattedCitation":"(Riha &amp; Brunner, 2000)"},"properties":{"noteIndex":0},"schema":"https://github.com/citation-style-language/schema/raw/master/csl-citation.json"}</w:instrText>
      </w:r>
      <w:r w:rsidR="00C7410D" w:rsidRPr="00375F41">
        <w:fldChar w:fldCharType="separate"/>
      </w:r>
      <w:r w:rsidR="00C7410D" w:rsidRPr="00375F41">
        <w:rPr>
          <w:noProof/>
        </w:rPr>
        <w:t>(Riha &amp; Brunner, 2000)</w:t>
      </w:r>
      <w:r w:rsidR="00C7410D" w:rsidRPr="00375F41">
        <w:fldChar w:fldCharType="end"/>
      </w:r>
      <w:r w:rsidR="00CB4C87" w:rsidRPr="00375F41">
        <w:t>. In the last twenty years</w:t>
      </w:r>
      <w:r w:rsidR="00151A9E" w:rsidRPr="00375F41">
        <w:t>,</w:t>
      </w:r>
      <w:r w:rsidR="00CB4C87" w:rsidRPr="00375F41">
        <w:t xml:space="preserve"> there have been many </w:t>
      </w:r>
      <w:r w:rsidR="00C7384B" w:rsidRPr="00375F41">
        <w:t>improvements in</w:t>
      </w:r>
      <w:r w:rsidR="00CB4C87" w:rsidRPr="00375F41">
        <w:t xml:space="preserve"> this process, which has increasingly taken hold in the world of industry since it guarantees a product with high purity and thermally undegraded</w:t>
      </w:r>
      <w:r w:rsidR="009908BF" w:rsidRPr="00375F41">
        <w:t xml:space="preserve"> </w:t>
      </w:r>
      <w:r w:rsidR="009908BF" w:rsidRPr="00375F41">
        <w:fldChar w:fldCharType="begin" w:fldLock="1"/>
      </w:r>
      <w:r w:rsidR="00C67FBA" w:rsidRPr="00375F41">
        <w:instrText>ADDIN CSL_CITATION {"citationItems":[{"id":"ITEM-1","itemData":{"DOI":"10.3390/pr10102111","ISSN":"2227-9717","abstract":"It has become increasingly popular to replace chemically synthesized compounds with natural counterparts mostly found in natural sources, such as natural pigments. The conventional extraction processes for these compounds are limited by the toxicity and flammability of the solvents. To obtain pure extracts, it is always a longer process that requires several steps. Supercritical fluid extraction (SFE) is a cutting-edge green technology that is continuously increasing and expanding its fields of application, with benefits such as no waste produced, shorter extraction time, automation, and lower solvent consumption. The SFE of natural pigments has high potential in food, textiles, cosmetics, and pharmaceuticals; there are a number of other applications that can benefit from the SFE technique of natural pigments. The pigments that are extracted via SFE have a high potential for application and sustainability because of their biological and antimicrobial properties as well as low environmental risk. This review provides an update on the SFE technique, specifically as it pertains to the optimization of health-promoting pigments. This review focuses on antimicrobial pigments and the high efficiency of SFE in extracting pure antimicrobial pigments. In addition, the optimal conditions, biological activities, and possible applications of each category are explained.","author":[{"dropping-particle":"","family":"Abou Elmaaty","given":"Tarek","non-dropping-particle":"","parse-names":false,"suffix":""},{"dropping-particle":"","family":"Sayed-Ahmed","given":"Khaled","non-dropping-particle":"","parse-names":false,"suffix":""},{"dropping-particle":"","family":"Elsisi","given":"Hanan","non-dropping-particle":"","parse-names":false,"suffix":""},{"dropping-particle":"","family":"Magdi","given":"Mai","non-dropping-particle":"","parse-names":false,"suffix":""}],"container-title":"Processes","id":"ITEM-1","issue":"10","issued":{"date-parts":[["2022","10","18"]]},"page":"2111","title":"Optimization of Extraction of Natural Antimicrobial Pigments Using Supercritical Fluids: A Review","type":"article-journal","volume":"10"},"uris":["http://www.mendeley.com/documents/?uuid=f0868e8b-3c32-4d9c-8b4e-b4e80b98712f"]}],"mendeley":{"formattedCitation":"(Abou Elmaaty et al., 2022)","plainTextFormattedCitation":"(Abou Elmaaty et al., 2022)","previouslyFormattedCitation":"(Abou Elmaaty et al., 2022)"},"properties":{"noteIndex":0},"schema":"https://github.com/citation-style-language/schema/raw/master/csl-citation.json"}</w:instrText>
      </w:r>
      <w:r w:rsidR="009908BF" w:rsidRPr="00375F41">
        <w:fldChar w:fldCharType="separate"/>
      </w:r>
      <w:r w:rsidR="009908BF" w:rsidRPr="00375F41">
        <w:rPr>
          <w:noProof/>
        </w:rPr>
        <w:t>(Abou Elmaaty et al., 2022)</w:t>
      </w:r>
      <w:r w:rsidR="009908BF" w:rsidRPr="00375F41">
        <w:fldChar w:fldCharType="end"/>
      </w:r>
      <w:r w:rsidR="00CB4C87" w:rsidRPr="00375F41">
        <w:t xml:space="preserve">. </w:t>
      </w:r>
      <w:r w:rsidR="00CD67E7" w:rsidRPr="00375F41">
        <w:t>Fig</w:t>
      </w:r>
      <w:r w:rsidR="00555F81" w:rsidRPr="00375F41">
        <w:t xml:space="preserve">ure </w:t>
      </w:r>
      <w:r w:rsidR="00CD67E7" w:rsidRPr="00375F41">
        <w:t xml:space="preserve">1 </w:t>
      </w:r>
      <w:r w:rsidR="00CB4C87" w:rsidRPr="00375F41">
        <w:t xml:space="preserve">shows the </w:t>
      </w:r>
      <w:r w:rsidR="00C7384B" w:rsidRPr="00375F41">
        <w:t>process flow diagram</w:t>
      </w:r>
      <w:r w:rsidR="00CB4C87" w:rsidRPr="00375F41">
        <w:t xml:space="preserve"> </w:t>
      </w:r>
      <w:r w:rsidR="00C7384B" w:rsidRPr="00375F41">
        <w:t xml:space="preserve">of the pilot plant </w:t>
      </w:r>
      <w:r w:rsidR="00CB4C87" w:rsidRPr="00375F41">
        <w:t xml:space="preserve">where the </w:t>
      </w:r>
      <w:r w:rsidR="00C7384B" w:rsidRPr="00375F41">
        <w:t xml:space="preserve">present </w:t>
      </w:r>
      <w:r w:rsidR="00CB4C87" w:rsidRPr="00375F41">
        <w:t>experimental activities were conducted.</w:t>
      </w:r>
      <w:r w:rsidR="009908BF" w:rsidRPr="00375F41">
        <w:t xml:space="preserve"> </w:t>
      </w:r>
      <w:r w:rsidR="00FE6CC6" w:rsidRPr="00375F41">
        <w:t xml:space="preserve">The plant </w:t>
      </w:r>
      <w:r w:rsidR="00C7384B" w:rsidRPr="00375F41">
        <w:t xml:space="preserve">is </w:t>
      </w:r>
      <w:r w:rsidR="00FE6CC6" w:rsidRPr="00375F41">
        <w:t xml:space="preserve">equipped with a </w:t>
      </w:r>
      <w:r w:rsidR="00696BB3" w:rsidRPr="00375F41">
        <w:t>2.40</w:t>
      </w:r>
      <w:r w:rsidR="00FE6CC6" w:rsidRPr="00375F41">
        <w:t xml:space="preserve"> m active height extraction column (</w:t>
      </w:r>
      <w:r w:rsidR="00696BB3" w:rsidRPr="00375F41">
        <w:t>T-1</w:t>
      </w:r>
      <w:r w:rsidR="00FE6CC6" w:rsidRPr="00375F41">
        <w:t>)</w:t>
      </w:r>
      <w:r w:rsidR="00617B75" w:rsidRPr="00375F41">
        <w:t>.</w:t>
      </w:r>
      <w:r w:rsidR="00151A9E" w:rsidRPr="00375F41">
        <w:t xml:space="preserve"> </w:t>
      </w:r>
      <w:r w:rsidR="00FE6CC6" w:rsidRPr="00375F41">
        <w:t xml:space="preserve">The column has an inner diameter of </w:t>
      </w:r>
      <w:r w:rsidR="00696BB3" w:rsidRPr="00375F41">
        <w:t>21.2</w:t>
      </w:r>
      <w:r w:rsidR="00FE6CC6" w:rsidRPr="00375F41">
        <w:t xml:space="preserve"> mm and is </w:t>
      </w:r>
      <w:r w:rsidR="00696BB3" w:rsidRPr="00375F41">
        <w:t>filled</w:t>
      </w:r>
      <w:r w:rsidR="00FE6CC6" w:rsidRPr="00375F41">
        <w:t xml:space="preserve"> with a Sulzer</w:t>
      </w:r>
      <w:r w:rsidRPr="00375F41">
        <w:rPr>
          <w:vertAlign w:val="superscript"/>
        </w:rPr>
        <w:t>®</w:t>
      </w:r>
      <w:r w:rsidR="00FE6CC6" w:rsidRPr="00375F41">
        <w:t xml:space="preserve"> </w:t>
      </w:r>
      <w:r w:rsidR="00696BB3" w:rsidRPr="00375F41">
        <w:t>EX</w:t>
      </w:r>
      <w:r w:rsidR="00FE6CC6" w:rsidRPr="00375F41">
        <w:t xml:space="preserve"> pack</w:t>
      </w:r>
      <w:r w:rsidR="00892010" w:rsidRPr="00375F41">
        <w:t>ing layer. Liquid CO</w:t>
      </w:r>
      <w:r w:rsidR="00892010" w:rsidRPr="00375F41">
        <w:rPr>
          <w:vertAlign w:val="subscript"/>
        </w:rPr>
        <w:t>2</w:t>
      </w:r>
      <w:r w:rsidR="00892010" w:rsidRPr="00375F41">
        <w:t xml:space="preserve"> at </w:t>
      </w:r>
      <w:r w:rsidR="00783694" w:rsidRPr="00375F41">
        <w:t>40 bar</w:t>
      </w:r>
      <w:r w:rsidR="000000D8" w:rsidRPr="00375F41">
        <w:t xml:space="preserve">, stored in vessel S-2, </w:t>
      </w:r>
      <w:r w:rsidR="00892010" w:rsidRPr="00375F41">
        <w:t>is compressed via pump P</w:t>
      </w:r>
      <w:r w:rsidR="000000D8" w:rsidRPr="00375F41">
        <w:t>-</w:t>
      </w:r>
      <w:r w:rsidR="00783694" w:rsidRPr="00375F41">
        <w:t>2</w:t>
      </w:r>
      <w:r w:rsidR="00892010" w:rsidRPr="00375F41">
        <w:t xml:space="preserve"> </w:t>
      </w:r>
      <w:r w:rsidR="000000D8" w:rsidRPr="00375F41">
        <w:t>t</w:t>
      </w:r>
      <w:r w:rsidR="00892010" w:rsidRPr="00375F41">
        <w:t>o the supercritical state</w:t>
      </w:r>
      <w:r w:rsidR="00783694" w:rsidRPr="00375F41">
        <w:t xml:space="preserve"> at 145 bar</w:t>
      </w:r>
      <w:r w:rsidR="000000D8" w:rsidRPr="00375F41">
        <w:t xml:space="preserve"> (extraction pressure)</w:t>
      </w:r>
      <w:r w:rsidR="00783694" w:rsidRPr="00375F41">
        <w:t>.</w:t>
      </w:r>
      <w:r w:rsidR="00892010" w:rsidRPr="00375F41">
        <w:t xml:space="preserve"> The </w:t>
      </w:r>
      <w:r w:rsidR="005C593E" w:rsidRPr="00375F41">
        <w:t>sc</w:t>
      </w:r>
      <w:r w:rsidR="00892010" w:rsidRPr="00375F41">
        <w:t>CO</w:t>
      </w:r>
      <w:r w:rsidR="00892010" w:rsidRPr="00375F41">
        <w:rPr>
          <w:vertAlign w:val="subscript"/>
        </w:rPr>
        <w:t>2</w:t>
      </w:r>
      <w:r w:rsidR="00892010" w:rsidRPr="00375F41">
        <w:t xml:space="preserve"> is heated </w:t>
      </w:r>
      <w:r w:rsidR="00783694" w:rsidRPr="00375F41">
        <w:t xml:space="preserve">using a hairpin </w:t>
      </w:r>
      <w:r w:rsidR="000000D8" w:rsidRPr="00375F41">
        <w:t xml:space="preserve">heat exchanger </w:t>
      </w:r>
      <w:r w:rsidR="00783694" w:rsidRPr="00375F41">
        <w:t>(H-3)</w:t>
      </w:r>
      <w:r w:rsidR="00892010" w:rsidRPr="00375F41">
        <w:t xml:space="preserve"> to the desired temperature</w:t>
      </w:r>
      <w:r w:rsidR="00DE47AD" w:rsidRPr="00375F41">
        <w:t xml:space="preserve"> of 60 °C</w:t>
      </w:r>
      <w:r w:rsidR="00892010" w:rsidRPr="00375F41">
        <w:t>. Afterward</w:t>
      </w:r>
      <w:r w:rsidR="000000D8" w:rsidRPr="00375F41">
        <w:t>s</w:t>
      </w:r>
      <w:r w:rsidR="00892010" w:rsidRPr="00375F41">
        <w:t>, the CO</w:t>
      </w:r>
      <w:r w:rsidR="00892010" w:rsidRPr="00375F41">
        <w:rPr>
          <w:vertAlign w:val="subscript"/>
        </w:rPr>
        <w:t>2</w:t>
      </w:r>
      <w:r w:rsidR="00892010" w:rsidRPr="00375F41">
        <w:t xml:space="preserve"> enters the extraction column </w:t>
      </w:r>
      <w:r w:rsidR="000000D8" w:rsidRPr="00375F41">
        <w:t>from</w:t>
      </w:r>
      <w:r w:rsidR="00892010" w:rsidRPr="00375F41">
        <w:t xml:space="preserve"> the bottom and leaves it </w:t>
      </w:r>
      <w:r w:rsidR="000000D8" w:rsidRPr="00375F41">
        <w:t>from</w:t>
      </w:r>
      <w:r w:rsidR="00892010" w:rsidRPr="00375F41">
        <w:t xml:space="preserve"> the top, where it is expanded to </w:t>
      </w:r>
      <w:r w:rsidR="00783694" w:rsidRPr="00375F41">
        <w:t>40</w:t>
      </w:r>
      <w:r w:rsidR="00892010" w:rsidRPr="00375F41">
        <w:t xml:space="preserve"> </w:t>
      </w:r>
      <w:r w:rsidR="00783694" w:rsidRPr="00375F41">
        <w:t>bar</w:t>
      </w:r>
      <w:r w:rsidR="00892010" w:rsidRPr="00375F41">
        <w:t xml:space="preserve"> by a </w:t>
      </w:r>
      <w:r w:rsidR="00783694" w:rsidRPr="00375F41">
        <w:t>manua</w:t>
      </w:r>
      <w:r w:rsidR="00892010" w:rsidRPr="00375F41">
        <w:t>l backpressure regulator valve entering the separation vessel</w:t>
      </w:r>
      <w:r w:rsidR="00783694" w:rsidRPr="00375F41">
        <w:t xml:space="preserve"> S-1</w:t>
      </w:r>
      <w:r w:rsidR="00892010" w:rsidRPr="00375F41">
        <w:t xml:space="preserve">. Here the extracted compound can be removed by a </w:t>
      </w:r>
      <w:r w:rsidR="00783694" w:rsidRPr="00375F41">
        <w:t>needle</w:t>
      </w:r>
      <w:r w:rsidR="00892010" w:rsidRPr="00375F41">
        <w:t xml:space="preserve"> valve </w:t>
      </w:r>
      <w:r w:rsidR="000000D8" w:rsidRPr="00375F41">
        <w:t>from</w:t>
      </w:r>
      <w:r w:rsidR="00892010" w:rsidRPr="00375F41">
        <w:t xml:space="preserve"> the bottom of the vessel. The gaseous CO</w:t>
      </w:r>
      <w:r w:rsidR="00892010" w:rsidRPr="00375F41">
        <w:rPr>
          <w:vertAlign w:val="subscript"/>
        </w:rPr>
        <w:t>2</w:t>
      </w:r>
      <w:r w:rsidR="00892010" w:rsidRPr="00375F41">
        <w:t xml:space="preserve"> ﬂows through </w:t>
      </w:r>
      <w:r w:rsidR="00DE47AD" w:rsidRPr="00375F41">
        <w:t>a plate condenser (C-1)</w:t>
      </w:r>
      <w:r w:rsidR="00892010" w:rsidRPr="00375F41">
        <w:t xml:space="preserve"> back into the CO</w:t>
      </w:r>
      <w:r w:rsidR="00892010" w:rsidRPr="00375F41">
        <w:rPr>
          <w:vertAlign w:val="subscript"/>
        </w:rPr>
        <w:t>2</w:t>
      </w:r>
      <w:r w:rsidR="00892010" w:rsidRPr="00375F41">
        <w:t xml:space="preserve"> vessel </w:t>
      </w:r>
      <w:r w:rsidR="00DE47AD" w:rsidRPr="00375F41">
        <w:t>(S-2)</w:t>
      </w:r>
      <w:r w:rsidR="00892010" w:rsidRPr="00375F41">
        <w:t>.</w:t>
      </w:r>
      <w:r w:rsidR="00997E08" w:rsidRPr="00375F41">
        <w:t xml:space="preserve"> </w:t>
      </w:r>
      <w:r w:rsidR="000000D8" w:rsidRPr="00375F41">
        <w:t>T</w:t>
      </w:r>
      <w:r w:rsidR="00892010" w:rsidRPr="00375F41">
        <w:t>he single-phase</w:t>
      </w:r>
      <w:r w:rsidR="00DE47AD" w:rsidRPr="00375F41">
        <w:t xml:space="preserve"> flow rate </w:t>
      </w:r>
      <w:r w:rsidR="00892010" w:rsidRPr="00375F41">
        <w:t xml:space="preserve">of the </w:t>
      </w:r>
      <w:r w:rsidR="005C593E" w:rsidRPr="00375F41">
        <w:t>sc</w:t>
      </w:r>
      <w:r w:rsidR="00892010" w:rsidRPr="00375F41">
        <w:t>CO</w:t>
      </w:r>
      <w:r w:rsidR="00892010" w:rsidRPr="00375F41">
        <w:rPr>
          <w:vertAlign w:val="subscript"/>
        </w:rPr>
        <w:t>2</w:t>
      </w:r>
      <w:r w:rsidR="00460C28" w:rsidRPr="00375F41">
        <w:t xml:space="preserve"> was </w:t>
      </w:r>
      <w:r w:rsidR="000000D8" w:rsidRPr="00375F41">
        <w:t>measured by a</w:t>
      </w:r>
      <w:r w:rsidR="00460C28" w:rsidRPr="00375F41">
        <w:t xml:space="preserve"> flowmeter Bronkhorst</w:t>
      </w:r>
      <w:r w:rsidR="00460C28" w:rsidRPr="00375F41">
        <w:rPr>
          <w:vertAlign w:val="superscript"/>
        </w:rPr>
        <w:t>®</w:t>
      </w:r>
      <w:r w:rsidR="00460C28" w:rsidRPr="00375F41">
        <w:t>, mini CORI-FLOW</w:t>
      </w:r>
      <w:r w:rsidR="00460C28" w:rsidRPr="00375F41">
        <w:rPr>
          <w:vertAlign w:val="superscript"/>
        </w:rPr>
        <w:t>®</w:t>
      </w:r>
      <w:r w:rsidR="00460C28" w:rsidRPr="00375F41">
        <w:t xml:space="preserve"> Series, model M14 with a nominal range between 0.1 e 30 kg h</w:t>
      </w:r>
      <w:r w:rsidR="00460C28" w:rsidRPr="00375F41">
        <w:rPr>
          <w:vertAlign w:val="superscript"/>
        </w:rPr>
        <w:t>-1</w:t>
      </w:r>
      <w:r w:rsidR="00460C28" w:rsidRPr="00375F41">
        <w:t xml:space="preserve"> and a mass flow accuracy for liquid</w:t>
      </w:r>
      <w:r w:rsidR="000000D8" w:rsidRPr="00375F41">
        <w:t>s</w:t>
      </w:r>
      <w:r w:rsidR="00460C28" w:rsidRPr="00375F41">
        <w:t xml:space="preserve"> of ±0,2%.</w:t>
      </w:r>
      <w:r w:rsidR="009908BF" w:rsidRPr="00375F41">
        <w:t xml:space="preserve"> </w:t>
      </w:r>
      <w:r w:rsidR="0028068A" w:rsidRPr="00375F41">
        <w:rPr>
          <w:lang w:val="en"/>
        </w:rPr>
        <w:t xml:space="preserve">The oil phase is fed into the central region of the column via pump P-1 and, after being processed, is taken from the system as a fraction enriched in the heavier components in the bottom of the column and as a light fraction from the bottom of the S-1 tank. </w:t>
      </w:r>
      <w:r w:rsidR="00F05311" w:rsidRPr="00375F41">
        <w:rPr>
          <w:lang w:val="en"/>
        </w:rPr>
        <w:t>A</w:t>
      </w:r>
      <w:r w:rsidR="0028068A" w:rsidRPr="00375F41">
        <w:rPr>
          <w:lang w:val="en"/>
        </w:rPr>
        <w:t xml:space="preserve"> part</w:t>
      </w:r>
      <w:r w:rsidR="00F05311" w:rsidRPr="00375F41">
        <w:rPr>
          <w:lang w:val="en"/>
        </w:rPr>
        <w:t xml:space="preserve"> of this</w:t>
      </w:r>
      <w:r w:rsidR="0028068A" w:rsidRPr="00375F41">
        <w:rPr>
          <w:lang w:val="en"/>
        </w:rPr>
        <w:t xml:space="preserve"> is fed back into the column as a reflux current </w:t>
      </w:r>
      <w:r w:rsidR="00F05311" w:rsidRPr="00375F41">
        <w:rPr>
          <w:lang w:val="en"/>
        </w:rPr>
        <w:t>using</w:t>
      </w:r>
      <w:r w:rsidR="0028068A" w:rsidRPr="00375F41">
        <w:rPr>
          <w:lang w:val="en"/>
        </w:rPr>
        <w:t xml:space="preserve"> pump</w:t>
      </w:r>
      <w:r w:rsidR="00F05311" w:rsidRPr="00375F41">
        <w:rPr>
          <w:lang w:val="en"/>
        </w:rPr>
        <w:t xml:space="preserve"> P-3</w:t>
      </w:r>
      <w:r w:rsidR="0028068A" w:rsidRPr="00375F41">
        <w:rPr>
          <w:lang w:val="en"/>
        </w:rPr>
        <w:t>.</w:t>
      </w:r>
    </w:p>
    <w:p w14:paraId="54B17A31" w14:textId="6D1A8FBD" w:rsidR="0053459E" w:rsidRPr="00375F41" w:rsidRDefault="003D2BA4" w:rsidP="0064356A">
      <w:pPr>
        <w:pStyle w:val="CETBodytext"/>
        <w:jc w:val="left"/>
      </w:pPr>
      <w:r w:rsidRPr="00375F41">
        <w:rPr>
          <w:noProof/>
          <w:lang w:val="it-IT" w:eastAsia="it-IT"/>
        </w:rPr>
        <w:drawing>
          <wp:inline distT="0" distB="0" distL="0" distR="0" wp14:anchorId="2F093F92" wp14:editId="59E03272">
            <wp:extent cx="4925683" cy="2637948"/>
            <wp:effectExtent l="0" t="0" r="8890" b="0"/>
            <wp:docPr id="1"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pianto_ok.svg"/>
                    <pic:cNvPicPr/>
                  </pic:nvPicPr>
                  <pic:blipFill rotWithShape="1">
                    <a:blip r:embed="rId10">
                      <a:biLevel thresh="75000"/>
                      <a:extLst>
                        <a:ext uri="{BEBA8EAE-BF5A-486C-A8C5-ECC9F3942E4B}">
                          <a14:imgProps xmlns:a14="http://schemas.microsoft.com/office/drawing/2010/main">
                            <a14:imgLayer r:embed="rId11">
                              <a14:imgEffect>
                                <a14:saturation sat="400000"/>
                              </a14:imgEffect>
                            </a14:imgLayer>
                          </a14:imgProps>
                        </a:ext>
                      </a:extLst>
                    </a:blip>
                    <a:srcRect l="5138" t="3111" r="2739" b="27171"/>
                    <a:stretch/>
                  </pic:blipFill>
                  <pic:spPr bwMode="auto">
                    <a:xfrm>
                      <a:off x="0" y="0"/>
                      <a:ext cx="4925683" cy="2637948"/>
                    </a:xfrm>
                    <a:prstGeom prst="rect">
                      <a:avLst/>
                    </a:prstGeom>
                    <a:ln>
                      <a:noFill/>
                    </a:ln>
                    <a:extLst>
                      <a:ext uri="{53640926-AAD7-44D8-BBD7-CCE9431645EC}">
                        <a14:shadowObscured xmlns:a14="http://schemas.microsoft.com/office/drawing/2010/main"/>
                      </a:ext>
                    </a:extLst>
                  </pic:spPr>
                </pic:pic>
              </a:graphicData>
            </a:graphic>
          </wp:inline>
        </w:drawing>
      </w:r>
    </w:p>
    <w:p w14:paraId="3825E94A" w14:textId="51BA495A" w:rsidR="007E0D0A" w:rsidRPr="00375F41" w:rsidRDefault="0053459E" w:rsidP="0053459E">
      <w:pPr>
        <w:pStyle w:val="CETReferencetext"/>
      </w:pPr>
      <w:r w:rsidRPr="00375F41">
        <w:rPr>
          <w:i/>
          <w:iCs/>
        </w:rPr>
        <w:t xml:space="preserve">Figure </w:t>
      </w:r>
      <w:r w:rsidRPr="00375F41">
        <w:rPr>
          <w:i/>
          <w:iCs/>
        </w:rPr>
        <w:fldChar w:fldCharType="begin"/>
      </w:r>
      <w:r w:rsidRPr="00375F41">
        <w:rPr>
          <w:i/>
          <w:iCs/>
        </w:rPr>
        <w:instrText xml:space="preserve"> SEQ Figure \* ARABIC </w:instrText>
      </w:r>
      <w:r w:rsidRPr="00375F41">
        <w:rPr>
          <w:i/>
          <w:iCs/>
        </w:rPr>
        <w:fldChar w:fldCharType="separate"/>
      </w:r>
      <w:r w:rsidR="009174FE" w:rsidRPr="00375F41">
        <w:rPr>
          <w:i/>
          <w:iCs/>
          <w:noProof/>
        </w:rPr>
        <w:t>1</w:t>
      </w:r>
      <w:r w:rsidRPr="00375F41">
        <w:rPr>
          <w:i/>
          <w:iCs/>
        </w:rPr>
        <w:fldChar w:fldCharType="end"/>
      </w:r>
      <w:r w:rsidRPr="00375F41">
        <w:rPr>
          <w:i/>
          <w:iCs/>
        </w:rPr>
        <w:t xml:space="preserve"> </w:t>
      </w:r>
      <w:r w:rsidRPr="00375F41">
        <w:t>Schematic diagram of the experimental setup</w:t>
      </w:r>
      <w:r w:rsidR="00D15AB5" w:rsidRPr="00375F41">
        <w:t xml:space="preserve"> </w:t>
      </w:r>
      <w:r w:rsidR="00F05311" w:rsidRPr="00375F41">
        <w:t xml:space="preserve">and </w:t>
      </w:r>
      <w:r w:rsidR="00D15AB5" w:rsidRPr="00375F41">
        <w:t>operating conditions for every streamline</w:t>
      </w:r>
      <w:r w:rsidRPr="00375F41">
        <w:t>.</w:t>
      </w:r>
    </w:p>
    <w:p w14:paraId="116C5B6E" w14:textId="3283ABCA" w:rsidR="009759F3" w:rsidRPr="00375F41" w:rsidRDefault="00FA0A5A" w:rsidP="009759F3">
      <w:pPr>
        <w:pStyle w:val="CETheadingx"/>
      </w:pPr>
      <w:r w:rsidRPr="00375F41">
        <w:t>Determination of p</w:t>
      </w:r>
      <w:r w:rsidR="009759F3" w:rsidRPr="00375F41">
        <w:t>hysical properties</w:t>
      </w:r>
    </w:p>
    <w:p w14:paraId="55319923" w14:textId="13192EE2" w:rsidR="009759F3" w:rsidRPr="00375F41" w:rsidRDefault="002F1FA1" w:rsidP="009759F3">
      <w:pPr>
        <w:pStyle w:val="CETBodytext"/>
      </w:pPr>
      <w:r w:rsidRPr="00375F41">
        <w:t>S</w:t>
      </w:r>
      <w:r w:rsidR="009759F3" w:rsidRPr="00375F41">
        <w:t xml:space="preserve">imple equations of state </w:t>
      </w:r>
      <w:r w:rsidRPr="00375F41">
        <w:t>are</w:t>
      </w:r>
      <w:r w:rsidR="009759F3" w:rsidRPr="00375F41">
        <w:t xml:space="preserve"> not able to </w:t>
      </w:r>
      <w:r w:rsidRPr="00375F41">
        <w:t xml:space="preserve">accurately </w:t>
      </w:r>
      <w:r w:rsidR="009759F3" w:rsidRPr="00375F41">
        <w:t xml:space="preserve">estimate </w:t>
      </w:r>
      <w:r w:rsidRPr="00375F41">
        <w:t xml:space="preserve">the </w:t>
      </w:r>
      <w:r w:rsidR="005B2E56" w:rsidRPr="00375F41">
        <w:t>fluids’</w:t>
      </w:r>
      <w:r w:rsidRPr="00375F41">
        <w:t xml:space="preserve"> properties</w:t>
      </w:r>
      <w:r w:rsidR="009759F3" w:rsidRPr="00375F41">
        <w:t xml:space="preserve"> </w:t>
      </w:r>
      <w:r w:rsidRPr="00375F41">
        <w:t>o</w:t>
      </w:r>
      <w:r w:rsidR="009759F3" w:rsidRPr="00375F41">
        <w:t xml:space="preserve">ver </w:t>
      </w:r>
      <w:r w:rsidRPr="00375F41">
        <w:t>the</w:t>
      </w:r>
      <w:r w:rsidR="009759F3" w:rsidRPr="00375F41">
        <w:t xml:space="preserve"> large interval of pressure and temperature</w:t>
      </w:r>
      <w:r w:rsidRPr="00375F41">
        <w:t xml:space="preserve"> of the present study and </w:t>
      </w:r>
      <w:r w:rsidR="009759F3" w:rsidRPr="00375F41">
        <w:t xml:space="preserve">multi-parameter equations of state are required. </w:t>
      </w:r>
      <w:r w:rsidRPr="00375F41">
        <w:t xml:space="preserve">In regard to </w:t>
      </w:r>
      <w:r w:rsidR="005B2E56" w:rsidRPr="00375F41">
        <w:t>CO</w:t>
      </w:r>
      <w:r w:rsidR="005B2E56" w:rsidRPr="00375F41">
        <w:rPr>
          <w:vertAlign w:val="subscript"/>
        </w:rPr>
        <w:t>2</w:t>
      </w:r>
      <w:r w:rsidR="005B2E56" w:rsidRPr="00375F41">
        <w:t xml:space="preserve"> </w:t>
      </w:r>
      <w:r w:rsidRPr="00375F41">
        <w:t>density, a</w:t>
      </w:r>
      <w:r w:rsidR="00151A9E" w:rsidRPr="00375F41">
        <w:t>mong</w:t>
      </w:r>
      <w:r w:rsidR="009759F3" w:rsidRPr="00375F41">
        <w:t xml:space="preserve"> several models present in</w:t>
      </w:r>
      <w:r w:rsidR="00151A9E" w:rsidRPr="00375F41">
        <w:t xml:space="preserve"> the</w:t>
      </w:r>
      <w:r w:rsidR="009759F3" w:rsidRPr="00375F41">
        <w:t xml:space="preserve"> literature</w:t>
      </w:r>
      <w:r w:rsidR="00A01D76" w:rsidRPr="00375F41">
        <w:t xml:space="preserve"> </w:t>
      </w:r>
      <w:r w:rsidR="00A01D76" w:rsidRPr="00375F41">
        <w:fldChar w:fldCharType="begin" w:fldLock="1"/>
      </w:r>
      <w:r w:rsidR="00A01D76" w:rsidRPr="00375F41">
        <w:instrText>ADDIN CSL_CITATION {"citationItems":[{"id":"ITEM-1","itemData":{"DOI":"10.3303/CET1974120","ISBN":"9788895608716","ISSN":"22839216","abstract":"In this paper matrix and vector products are exploited to reformulate Bender Equation of State. Finally, the new formulation is used to generate results which has been compared with experimental data sets available in literature and the analogous findings coming from different thermodynamic packages commonly used in Aspen Hysys for Air Separation Unit.","author":[{"dropping-particle":"","family":"Bisotti","given":"Filippo","non-dropping-particle":"","parse-names":false,"suffix":""},{"dropping-particle":"","family":"Pretoro","given":"Alessandro","non-dropping-particle":"di","parse-names":false,"suffix":""},{"dropping-particle":"","family":"Dell’Angelo","given":"Anna","non-dropping-particle":"","parse-names":false,"suffix":""},{"dropping-particle":"","family":"Previtali","given":"Daniele","non-dropping-particle":"","parse-names":false,"suffix":""},{"dropping-particle":"","family":"Amaral","given":"Andre Furtado","non-dropping-particle":"","parse-names":false,"suffix":""},{"dropping-particle":"","family":"Andoglu","given":"Ecem Muge","non-dropping-particle":"","parse-names":false,"suffix":""},{"dropping-particle":"","family":"Manenti","given":"Flavio","non-dropping-particle":"","parse-names":false,"suffix":""}],"container-title":"Chemical Engineering Transactions","id":"ITEM-1","issue":"June 2018","issued":{"date-parts":[["2019"]]},"page":"715-720","title":"Smart implementation of bender equation of state","type":"article-journal","volume":"74"},"uris":["http://www.mendeley.com/documents/?uuid=e9e992ac-321b-4424-a80d-865d1645326f"]}],"mendeley":{"formattedCitation":"(Bisotti et al., 2019)","plainTextFormattedCitation":"(Bisotti et al., 2019)"},"properties":{"noteIndex":0},"schema":"https://github.com/citation-style-language/schema/raw/master/csl-citation.json"}</w:instrText>
      </w:r>
      <w:r w:rsidR="00A01D76" w:rsidRPr="00375F41">
        <w:fldChar w:fldCharType="separate"/>
      </w:r>
      <w:r w:rsidR="00A01D76" w:rsidRPr="00375F41">
        <w:rPr>
          <w:noProof/>
        </w:rPr>
        <w:t>(Bisotti et al., 2019)</w:t>
      </w:r>
      <w:r w:rsidR="00A01D76" w:rsidRPr="00375F41">
        <w:fldChar w:fldCharType="end"/>
      </w:r>
      <w:r w:rsidR="009759F3" w:rsidRPr="00375F41">
        <w:t xml:space="preserve">, the most suitable for our case </w:t>
      </w:r>
      <w:r w:rsidR="005B2E56" w:rsidRPr="00375F41">
        <w:t>was found to be</w:t>
      </w:r>
      <w:r w:rsidR="009759F3" w:rsidRPr="00375F41">
        <w:t xml:space="preserve"> the Bender equation of state</w:t>
      </w:r>
      <w:r w:rsidR="00C67FBA" w:rsidRPr="00375F41">
        <w:t xml:space="preserve"> </w:t>
      </w:r>
      <w:r w:rsidR="00C67FBA" w:rsidRPr="00375F41">
        <w:fldChar w:fldCharType="begin" w:fldLock="1"/>
      </w:r>
      <w:r w:rsidR="00A01D76" w:rsidRPr="00375F41">
        <w:instrText>ADDIN CSL_CITATION {"citationItems":[{"id":"ITEM-1","itemData":{"DOI":"10.3303/CET1974120","ISBN":"9788895608716","ISSN":"22839216","abstract":"In this paper matrix and vector products are exploited to reformulate Bender Equation of State. Finally, the new formulation is used to generate results which has been compared with experimental data sets available in literature and the analogous findings coming from different thermodynamic packages commonly used in Aspen Hysys for Air Separation Unit.","author":[{"dropping-particle":"","family":"Bisotti","given":"Filippo","non-dropping-particle":"","parse-names":false,"suffix":""},{"dropping-particle":"","family":"Pretoro","given":"Alessandro","non-dropping-particle":"di","parse-names":false,"suffix":""},{"dropping-particle":"","family":"Dell’Angelo","given":"Anna","non-dropping-particle":"","parse-names":false,"suffix":""},{"dropping-particle":"","family":"Previtali","given":"Daniele","non-dropping-particle":"","parse-names":false,"suffix":""},{"dropping-particle":"","family":"Amaral","given":"Andre Furtado","non-dropping-particle":"","parse-names":false,"suffix":""},{"dropping-particle":"","family":"Andoglu","given":"Ecem Muge","non-dropping-particle":"","parse-names":false,"suffix":""},{"dropping-particle":"","family":"Manenti","given":"Flavio","non-dropping-particle":"","parse-names":false,"suffix":""}],"container-title":"Chemical Engineering Transactions","id":"ITEM-1","issue":"June 2018","issued":{"date-parts":[["2019"]]},"page":"715-720","title":"Smart implementation of bender equation of state","type":"article-journal","volume":"74"},"uris":["http://www.mendeley.com/documents/?uuid=e9e992ac-321b-4424-a80d-865d1645326f"]},{"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unner","given":"Gerd","non-dropping-particle":"","parse-names":false,"suffix":""}],"container-title":"Journal of Chemical Information and Modeling","id":"ITEM-2","issue":"9","issued":{"date-parts":[["2013"]]},"number-of-pages":"396","title":"Gas Extraction","type":"book","volume":"53"},"uris":["http://www.mendeley.com/documents/?uuid=63b55c5c-5adf-4775-b19f-37693128ac68"]}],"mendeley":{"formattedCitation":"(Bisotti et al., 2019; Brunner, 2013)","manualFormatting":"(Brunner, 2013)","plainTextFormattedCitation":"(Bisotti et al., 2019; Brunner, 2013)","previouslyFormattedCitation":"(Bisotti et al., 2019; Brunner, 2013)"},"properties":{"noteIndex":0},"schema":"https://github.com/citation-style-language/schema/raw/master/csl-citation.json"}</w:instrText>
      </w:r>
      <w:r w:rsidR="00C67FBA" w:rsidRPr="00375F41">
        <w:fldChar w:fldCharType="separate"/>
      </w:r>
      <w:r w:rsidR="00C67FBA" w:rsidRPr="00375F41">
        <w:rPr>
          <w:noProof/>
        </w:rPr>
        <w:t>(Brunner, 2013)</w:t>
      </w:r>
      <w:r w:rsidR="00C67FBA" w:rsidRPr="00375F41">
        <w:fldChar w:fldCharType="end"/>
      </w:r>
      <w:r w:rsidR="009759F3" w:rsidRPr="00375F41">
        <w:t>:</w:t>
      </w:r>
    </w:p>
    <w:p w14:paraId="5BA7761F" w14:textId="0580A73D" w:rsidR="009759F3" w:rsidRPr="00375F41" w:rsidRDefault="00C13AB8" w:rsidP="001520CC">
      <w:pPr>
        <w:pStyle w:val="CETEquation"/>
        <w:jc w:val="right"/>
      </w:pPr>
      <m:oMath>
        <m:r>
          <w:rPr>
            <w:rFonts w:ascii="Cambria Math" w:hAnsi="Cambria Math"/>
          </w:rPr>
          <w:lastRenderedPageBreak/>
          <m:t>P = RT</m:t>
        </m:r>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 xml:space="preserve"> + B</m:t>
        </m:r>
        <m:sSubSup>
          <m:sSubSupPr>
            <m:ctrlPr>
              <w:rPr>
                <w:rFonts w:ascii="Cambria Math" w:hAnsi="Cambria Math"/>
                <w:i/>
              </w:rPr>
            </m:ctrlPr>
          </m:sSubSupPr>
          <m:e>
            <m:r>
              <w:rPr>
                <w:rFonts w:ascii="Cambria Math" w:hAnsi="Cambria Math"/>
              </w:rPr>
              <m:t>ρ</m:t>
            </m:r>
          </m:e>
          <m:sub>
            <m:r>
              <w:rPr>
                <w:rFonts w:ascii="Cambria Math" w:hAnsi="Cambria Math"/>
              </w:rPr>
              <m:t>f</m:t>
            </m:r>
          </m:sub>
          <m:sup>
            <m:r>
              <w:rPr>
                <w:rFonts w:ascii="Cambria Math" w:hAnsi="Cambria Math"/>
              </w:rPr>
              <m:t>2</m:t>
            </m:r>
          </m:sup>
        </m:sSubSup>
        <m:r>
          <w:rPr>
            <w:rFonts w:ascii="Cambria Math" w:hAnsi="Cambria Math"/>
          </w:rPr>
          <m:t xml:space="preserve"> + C</m:t>
        </m:r>
        <m:sSubSup>
          <m:sSubSupPr>
            <m:ctrlPr>
              <w:rPr>
                <w:rFonts w:ascii="Cambria Math" w:hAnsi="Cambria Math"/>
                <w:i/>
              </w:rPr>
            </m:ctrlPr>
          </m:sSubSupPr>
          <m:e>
            <m:r>
              <w:rPr>
                <w:rFonts w:ascii="Cambria Math" w:hAnsi="Cambria Math"/>
              </w:rPr>
              <m:t>ρ</m:t>
            </m:r>
          </m:e>
          <m:sub>
            <m:r>
              <w:rPr>
                <w:rFonts w:ascii="Cambria Math" w:hAnsi="Cambria Math"/>
              </w:rPr>
              <m:t>f</m:t>
            </m:r>
          </m:sub>
          <m:sup>
            <m:r>
              <w:rPr>
                <w:rFonts w:ascii="Cambria Math" w:hAnsi="Cambria Math"/>
              </w:rPr>
              <m:t>3</m:t>
            </m:r>
          </m:sup>
        </m:sSubSup>
        <m:r>
          <w:rPr>
            <w:rFonts w:ascii="Cambria Math" w:hAnsi="Cambria Math"/>
          </w:rPr>
          <m:t xml:space="preserve"> + D</m:t>
        </m:r>
        <m:sSubSup>
          <m:sSubSupPr>
            <m:ctrlPr>
              <w:rPr>
                <w:rFonts w:ascii="Cambria Math" w:hAnsi="Cambria Math"/>
                <w:i/>
              </w:rPr>
            </m:ctrlPr>
          </m:sSubSupPr>
          <m:e>
            <m:r>
              <w:rPr>
                <w:rFonts w:ascii="Cambria Math" w:hAnsi="Cambria Math"/>
              </w:rPr>
              <m:t>ρ</m:t>
            </m:r>
          </m:e>
          <m:sub>
            <m:r>
              <w:rPr>
                <w:rFonts w:ascii="Cambria Math" w:hAnsi="Cambria Math"/>
              </w:rPr>
              <m:t>f</m:t>
            </m:r>
          </m:sub>
          <m:sup>
            <m:r>
              <w:rPr>
                <w:rFonts w:ascii="Cambria Math" w:hAnsi="Cambria Math"/>
              </w:rPr>
              <m:t>4</m:t>
            </m:r>
          </m:sup>
        </m:sSubSup>
        <m:r>
          <w:rPr>
            <w:rFonts w:ascii="Cambria Math" w:hAnsi="Cambria Math"/>
          </w:rPr>
          <m:t xml:space="preserve"> + E</m:t>
        </m:r>
        <m:sSubSup>
          <m:sSubSupPr>
            <m:ctrlPr>
              <w:rPr>
                <w:rFonts w:ascii="Cambria Math" w:hAnsi="Cambria Math"/>
                <w:i/>
              </w:rPr>
            </m:ctrlPr>
          </m:sSubSupPr>
          <m:e>
            <m:r>
              <w:rPr>
                <w:rFonts w:ascii="Cambria Math" w:hAnsi="Cambria Math"/>
              </w:rPr>
              <m:t>ρ</m:t>
            </m:r>
          </m:e>
          <m:sub>
            <m:r>
              <w:rPr>
                <w:rFonts w:ascii="Cambria Math" w:hAnsi="Cambria Math"/>
              </w:rPr>
              <m:t>f</m:t>
            </m:r>
          </m:sub>
          <m:sup>
            <m:r>
              <w:rPr>
                <w:rFonts w:ascii="Cambria Math" w:hAnsi="Cambria Math"/>
              </w:rPr>
              <m:t>5</m:t>
            </m:r>
          </m:sup>
        </m:sSubSup>
        <m:r>
          <w:rPr>
            <w:rFonts w:ascii="Cambria Math" w:hAnsi="Cambria Math"/>
          </w:rPr>
          <m:t xml:space="preserve"> + F</m:t>
        </m:r>
        <m:sSubSup>
          <m:sSubSupPr>
            <m:ctrlPr>
              <w:rPr>
                <w:rFonts w:ascii="Cambria Math" w:hAnsi="Cambria Math"/>
                <w:i/>
              </w:rPr>
            </m:ctrlPr>
          </m:sSubSupPr>
          <m:e>
            <m:r>
              <w:rPr>
                <w:rFonts w:ascii="Cambria Math" w:hAnsi="Cambria Math"/>
              </w:rPr>
              <m:t>ρ</m:t>
            </m:r>
          </m:e>
          <m:sub>
            <m:r>
              <w:rPr>
                <w:rFonts w:ascii="Cambria Math" w:hAnsi="Cambria Math"/>
              </w:rPr>
              <m:t>f</m:t>
            </m:r>
          </m:sub>
          <m:sup>
            <m:r>
              <w:rPr>
                <w:rFonts w:ascii="Cambria Math" w:hAnsi="Cambria Math"/>
              </w:rPr>
              <m:t>6</m:t>
            </m:r>
          </m:sup>
        </m:sSubSup>
        <m:r>
          <w:rPr>
            <w:rFonts w:ascii="Cambria Math" w:hAnsi="Cambria Math"/>
          </w:rPr>
          <m:t xml:space="preserve"> + </m:t>
        </m:r>
        <m:d>
          <m:dPr>
            <m:ctrlPr>
              <w:rPr>
                <w:rFonts w:ascii="Cambria Math" w:hAnsi="Cambria Math"/>
                <w:i/>
              </w:rPr>
            </m:ctrlPr>
          </m:dPr>
          <m:e>
            <m:r>
              <w:rPr>
                <w:rFonts w:ascii="Cambria Math" w:hAnsi="Cambria Math"/>
              </w:rPr>
              <m:t>G + H</m:t>
            </m:r>
            <m:sSubSup>
              <m:sSubSupPr>
                <m:ctrlPr>
                  <w:rPr>
                    <w:rFonts w:ascii="Cambria Math" w:hAnsi="Cambria Math"/>
                    <w:i/>
                  </w:rPr>
                </m:ctrlPr>
              </m:sSubSupPr>
              <m:e>
                <m:r>
                  <w:rPr>
                    <w:rFonts w:ascii="Cambria Math" w:hAnsi="Cambria Math"/>
                  </w:rPr>
                  <m:t>ρ</m:t>
                </m:r>
              </m:e>
              <m:sub>
                <m:r>
                  <w:rPr>
                    <w:rFonts w:ascii="Cambria Math" w:hAnsi="Cambria Math"/>
                  </w:rPr>
                  <m:t>f</m:t>
                </m:r>
              </m:sub>
              <m:sup>
                <m:r>
                  <w:rPr>
                    <w:rFonts w:ascii="Cambria Math" w:hAnsi="Cambria Math"/>
                  </w:rPr>
                  <m:t>2</m:t>
                </m:r>
              </m:sup>
            </m:sSubSup>
            <m:r>
              <w:rPr>
                <w:rFonts w:ascii="Cambria Math" w:hAnsi="Cambria Math"/>
              </w:rPr>
              <m:t xml:space="preserve"> </m:t>
            </m:r>
          </m:e>
        </m:d>
        <m:sSubSup>
          <m:sSubSupPr>
            <m:ctrlPr>
              <w:rPr>
                <w:rFonts w:ascii="Cambria Math" w:hAnsi="Cambria Math"/>
                <w:i/>
              </w:rPr>
            </m:ctrlPr>
          </m:sSubSupPr>
          <m:e>
            <m:r>
              <w:rPr>
                <w:rFonts w:ascii="Cambria Math" w:hAnsi="Cambria Math"/>
              </w:rPr>
              <m:t>ρ</m:t>
            </m:r>
          </m:e>
          <m:sub>
            <m:r>
              <w:rPr>
                <w:rFonts w:ascii="Cambria Math" w:hAnsi="Cambria Math"/>
              </w:rPr>
              <m:t>f</m:t>
            </m:r>
          </m:sub>
          <m:sup>
            <m:r>
              <w:rPr>
                <w:rFonts w:ascii="Cambria Math" w:hAnsi="Cambria Math"/>
              </w:rPr>
              <m:t>3</m:t>
            </m:r>
          </m:sup>
        </m:sSubSup>
        <m:r>
          <w:rPr>
            <w:rFonts w:ascii="Cambria Math" w:hAnsi="Cambria Math"/>
          </w:rPr>
          <m:t xml:space="preserve"> exp(-</m:t>
        </m:r>
        <m:sSub>
          <m:sSubPr>
            <m:ctrlPr>
              <w:rPr>
                <w:rFonts w:ascii="Cambria Math" w:hAnsi="Cambria Math"/>
                <w:i/>
              </w:rPr>
            </m:ctrlPr>
          </m:sSubPr>
          <m:e>
            <m:r>
              <w:rPr>
                <w:rFonts w:ascii="Cambria Math" w:hAnsi="Cambria Math"/>
              </w:rPr>
              <m:t>a</m:t>
            </m:r>
          </m:e>
          <m:sub>
            <m:r>
              <w:rPr>
                <w:rFonts w:ascii="Cambria Math" w:hAnsi="Cambria Math"/>
              </w:rPr>
              <m:t>20</m:t>
            </m:r>
          </m:sub>
        </m:sSub>
        <m:sSubSup>
          <m:sSubSupPr>
            <m:ctrlPr>
              <w:rPr>
                <w:rFonts w:ascii="Cambria Math" w:hAnsi="Cambria Math"/>
                <w:i/>
              </w:rPr>
            </m:ctrlPr>
          </m:sSubSupPr>
          <m:e>
            <m:r>
              <w:rPr>
                <w:rFonts w:ascii="Cambria Math" w:hAnsi="Cambria Math"/>
              </w:rPr>
              <m:t>ρ</m:t>
            </m:r>
          </m:e>
          <m:sub>
            <m:r>
              <w:rPr>
                <w:rFonts w:ascii="Cambria Math" w:hAnsi="Cambria Math"/>
              </w:rPr>
              <m:t>f</m:t>
            </m:r>
          </m:sub>
          <m:sup>
            <m:r>
              <w:rPr>
                <w:rFonts w:ascii="Cambria Math" w:hAnsi="Cambria Math"/>
              </w:rPr>
              <m:t>2</m:t>
            </m:r>
          </m:sup>
        </m:sSubSup>
        <m:r>
          <w:rPr>
            <w:rFonts w:ascii="Cambria Math" w:hAnsi="Cambria Math"/>
          </w:rPr>
          <m:t xml:space="preserve"> )</m:t>
        </m:r>
      </m:oMath>
      <w:r w:rsidR="001520CC" w:rsidRPr="00375F41">
        <w:t xml:space="preserve">                   </w:t>
      </w:r>
      <w:r w:rsidRPr="00375F41">
        <w:t xml:space="preserve">    </w:t>
      </w:r>
      <w:r w:rsidR="001520CC" w:rsidRPr="00375F41">
        <w:t xml:space="preserve">                    </w:t>
      </w:r>
      <w:r w:rsidR="001520CC" w:rsidRPr="00375F41">
        <w:rPr>
          <w:lang w:val="en-US"/>
        </w:rPr>
        <w:fldChar w:fldCharType="begin"/>
      </w:r>
      <w:r w:rsidR="001520CC" w:rsidRPr="00375F41">
        <w:rPr>
          <w:lang w:val="en-US"/>
        </w:rPr>
        <w:instrText xml:space="preserve"> MACROBUTTON MTPlaceRef \* MERGEFORMAT </w:instrText>
      </w:r>
      <w:r w:rsidR="001520CC" w:rsidRPr="00375F41">
        <w:rPr>
          <w:lang w:val="en-US"/>
        </w:rPr>
        <w:fldChar w:fldCharType="begin"/>
      </w:r>
      <w:r w:rsidR="001520CC" w:rsidRPr="00375F41">
        <w:rPr>
          <w:lang w:val="en-US"/>
        </w:rPr>
        <w:instrText xml:space="preserve"> SEQ MTEqn \h \* MERGEFORMAT </w:instrText>
      </w:r>
      <w:r w:rsidR="001520CC" w:rsidRPr="00375F41">
        <w:rPr>
          <w:lang w:val="en-US"/>
        </w:rPr>
        <w:fldChar w:fldCharType="end"/>
      </w:r>
      <w:r w:rsidR="001520CC" w:rsidRPr="00375F41">
        <w:rPr>
          <w:lang w:val="en-US"/>
        </w:rPr>
        <w:instrText>(</w:instrText>
      </w:r>
      <w:r w:rsidR="001520CC" w:rsidRPr="00375F41">
        <w:rPr>
          <w:lang w:val="en-US"/>
        </w:rPr>
        <w:fldChar w:fldCharType="begin"/>
      </w:r>
      <w:r w:rsidR="001520CC" w:rsidRPr="00375F41">
        <w:rPr>
          <w:lang w:val="en-US"/>
        </w:rPr>
        <w:instrText xml:space="preserve"> SEQ MTEqn \c \* Arabic \* MERGEFORMAT </w:instrText>
      </w:r>
      <w:r w:rsidR="001520CC" w:rsidRPr="00375F41">
        <w:rPr>
          <w:lang w:val="en-US"/>
        </w:rPr>
        <w:fldChar w:fldCharType="separate"/>
      </w:r>
      <w:r w:rsidR="009174FE" w:rsidRPr="00375F41">
        <w:rPr>
          <w:noProof/>
          <w:lang w:val="en-US"/>
        </w:rPr>
        <w:instrText>1</w:instrText>
      </w:r>
      <w:r w:rsidR="001520CC" w:rsidRPr="00375F41">
        <w:rPr>
          <w:lang w:val="en-US"/>
        </w:rPr>
        <w:fldChar w:fldCharType="end"/>
      </w:r>
      <w:r w:rsidR="001520CC" w:rsidRPr="00375F41">
        <w:rPr>
          <w:lang w:val="en-US"/>
        </w:rPr>
        <w:instrText>)</w:instrText>
      </w:r>
      <w:r w:rsidR="001520CC" w:rsidRPr="00375F41">
        <w:rPr>
          <w:lang w:val="en-US"/>
        </w:rPr>
        <w:fldChar w:fldCharType="end"/>
      </w:r>
    </w:p>
    <w:p w14:paraId="01558C76" w14:textId="711B963F" w:rsidR="009759F3" w:rsidRPr="00375F41" w:rsidRDefault="009759F3" w:rsidP="009759F3">
      <w:pPr>
        <w:pStyle w:val="CETBodytext"/>
      </w:pPr>
      <w:r w:rsidRPr="00375F41">
        <w:t xml:space="preserve">This equation calculates the pressure </w:t>
      </w:r>
      <w:r w:rsidR="005B2E56" w:rsidRPr="00375F41">
        <w:t xml:space="preserve">of a generic fluid </w:t>
      </w:r>
      <w:r w:rsidRPr="00375F41">
        <w:t xml:space="preserve">as a function of density using </w:t>
      </w:r>
      <w:r w:rsidR="002F1FA1" w:rsidRPr="00375F41">
        <w:t xml:space="preserve">the seven constants B, C, D, E, F, G, H, which in their turn are functions of temperature via </w:t>
      </w:r>
      <w:r w:rsidRPr="00375F41">
        <w:t>20 para</w:t>
      </w:r>
      <w:r w:rsidR="002F1FA1" w:rsidRPr="00375F41">
        <w:t xml:space="preserve">meters, </w:t>
      </w:r>
      <w:r w:rsidR="005B2E56" w:rsidRPr="00375F41">
        <w:t xml:space="preserve">to be </w:t>
      </w:r>
      <w:r w:rsidR="002F1FA1" w:rsidRPr="00375F41">
        <w:t>fitted on property data</w:t>
      </w:r>
      <w:r w:rsidR="005B2E56" w:rsidRPr="00375F41">
        <w:t xml:space="preserve"> and must be inverted to provide the density as a function of pressure and temperature.</w:t>
      </w:r>
      <w:r w:rsidRPr="00375F41">
        <w:t xml:space="preserve"> The Bender equation of state </w:t>
      </w:r>
      <w:r w:rsidR="005B2E56" w:rsidRPr="00375F41">
        <w:t xml:space="preserve">is </w:t>
      </w:r>
      <w:r w:rsidRPr="00375F41">
        <w:t xml:space="preserve">considered a good compromise between simple and more elaborate equations and it </w:t>
      </w:r>
      <w:r w:rsidR="005B2E56" w:rsidRPr="00375F41">
        <w:t>is</w:t>
      </w:r>
      <w:r w:rsidRPr="00375F41">
        <w:t xml:space="preserve"> high</w:t>
      </w:r>
      <w:r w:rsidR="005B2E56" w:rsidRPr="00375F41">
        <w:t>ly reliable</w:t>
      </w:r>
      <w:r w:rsidRPr="00375F41">
        <w:t xml:space="preserve"> </w:t>
      </w:r>
      <w:r w:rsidR="005B2E56" w:rsidRPr="00375F41">
        <w:t>for</w:t>
      </w:r>
      <w:r w:rsidRPr="00375F41">
        <w:t xml:space="preserve"> homogeneous fluids in </w:t>
      </w:r>
      <w:r w:rsidR="005B2E56" w:rsidRPr="00375F41">
        <w:t xml:space="preserve">the </w:t>
      </w:r>
      <w:r w:rsidRPr="00375F41">
        <w:t>supercritical state, particularly for well-known compounds as CO</w:t>
      </w:r>
      <w:r w:rsidRPr="00375F41">
        <w:rPr>
          <w:vertAlign w:val="subscript"/>
        </w:rPr>
        <w:t>2</w:t>
      </w:r>
      <w:r w:rsidRPr="00375F41">
        <w:t xml:space="preserve"> with a low acentric factor </w:t>
      </w:r>
      <w:r w:rsidR="00E924CF" w:rsidRPr="00375F41">
        <w:fldChar w:fldCharType="begin" w:fldLock="1"/>
      </w:r>
      <w:r w:rsidR="00E924CF" w:rsidRPr="00375F41">
        <w:instrText>ADDIN CSL_CITATION {"citationItems":[{"id":"ITEM-1","itemData":{"DOI":"10.1016/j.tca.2004.11.008","ISSN":"00406031","abstract":"Volumetric properties of several low acentric factor fluids (Ar, CH 4, C2H6, Kr, N2, Ne, O2, Xe) as well as CO2 are modeled using the Bender equation of state. This equation is a linear function of 19 adjustable parameters, which are evaluated from properties data, using a linear numerical procedure. The validity of the EOS is tested by calculating the Joule-Thomson inversion curve. A simple model is in particular used to correlate the inversion properties predicted by the Bender equation, expressed in term of reduced pressure as a function of reduced temperatures ranging from 0.8 to 6. The simple correlation reproduces accurately the used data. We employ data on state behaviour ρ(P, T) of homogeneous fluid phases, vapour-liquid equilibrium, second virial coefficient and the coordinates of the critical point. © 2004 Elsevier B.V. All rights reserved.","author":[{"dropping-particle":"","family":"Ghazouani","given":"J.","non-dropping-particle":"","parse-names":false,"suffix":""},{"dropping-particle":"","family":"Chouaieb","given":"O.","non-dropping-particle":"","parse-names":false,"suffix":""},{"dropping-particle":"","family":"Bellagi","given":"A.","non-dropping-particle":"","parse-names":false,"suffix":""}],"container-title":"Thermochimica Acta","id":"ITEM-1","issue":"1","issued":{"date-parts":[["2005","7"]]},"page":"10-19","title":"Evaluation of the parameters of the Bender equation of state for low acentric factor fluids and carbon dioxide","type":"article-journal","volume":"432"},"uris":["http://www.mendeley.com/documents/?uuid=f0c5a937-2358-4114-8706-15e826894d65"]}],"mendeley":{"formattedCitation":"(Ghazouani et al., 2005)","plainTextFormattedCitation":"(Ghazouani et al., 2005)","previouslyFormattedCitation":"(Ghazouani et al., 2005)"},"properties":{"noteIndex":0},"schema":"https://github.com/citation-style-language/schema/raw/master/csl-citation.json"}</w:instrText>
      </w:r>
      <w:r w:rsidR="00E924CF" w:rsidRPr="00375F41">
        <w:fldChar w:fldCharType="separate"/>
      </w:r>
      <w:r w:rsidR="00E924CF" w:rsidRPr="00375F41">
        <w:rPr>
          <w:noProof/>
        </w:rPr>
        <w:t>(Ghazouani et al., 2005)</w:t>
      </w:r>
      <w:r w:rsidR="00E924CF" w:rsidRPr="00375F41">
        <w:fldChar w:fldCharType="end"/>
      </w:r>
      <w:r w:rsidRPr="00375F41">
        <w:t>.</w:t>
      </w:r>
    </w:p>
    <w:p w14:paraId="2148DBD8" w14:textId="733DFCA4" w:rsidR="009759F3" w:rsidRPr="00375F41" w:rsidRDefault="001520CC" w:rsidP="009759F3">
      <w:pPr>
        <w:pStyle w:val="CETBodytext"/>
      </w:pPr>
      <w:r w:rsidRPr="00375F41">
        <w:t xml:space="preserve">For the evaluation of </w:t>
      </w:r>
      <w:r w:rsidR="005B2E56" w:rsidRPr="00375F41">
        <w:t xml:space="preserve">the </w:t>
      </w:r>
      <w:r w:rsidR="005C593E" w:rsidRPr="00375F41">
        <w:t>sc</w:t>
      </w:r>
      <w:r w:rsidR="009759F3" w:rsidRPr="00375F41">
        <w:t>CO</w:t>
      </w:r>
      <w:r w:rsidRPr="00375F41">
        <w:rPr>
          <w:vertAlign w:val="subscript"/>
        </w:rPr>
        <w:t>2</w:t>
      </w:r>
      <w:r w:rsidR="009759F3" w:rsidRPr="00375F41">
        <w:t xml:space="preserve"> viscosity</w:t>
      </w:r>
      <w:r w:rsidRPr="00375F41">
        <w:t xml:space="preserve">, </w:t>
      </w:r>
      <w:r w:rsidR="009759F3" w:rsidRPr="00375F41">
        <w:t xml:space="preserve">the following formula was used </w:t>
      </w:r>
      <w:r w:rsidR="00E924CF" w:rsidRPr="00375F41">
        <w:fldChar w:fldCharType="begin" w:fldLock="1"/>
      </w:r>
      <w:r w:rsidR="00E924CF" w:rsidRPr="00375F41">
        <w:instrText>ADDIN CSL_CITATION {"citationItems":[{"id":"ITEM-1","itemData":{"DOI":"10.1016/j.supflu.2010.12.006","ISSN":"0896-8446","author":[{"dropping-particle":"","family":"Heidaryan","given":"Ehsan","non-dropping-particle":"","parse-names":false,"suffix":""},{"dropping-particle":"","family":"Hatami","given":"Tahmas","non-dropping-particle":"","parse-names":false,"suffix":""},{"dropping-particle":"","family":"Rahimi","given":"Masoud","non-dropping-particle":"","parse-names":false,"suffix":""},{"dropping-particle":"","family":"Moghadasi","given":"Jamshid","non-dropping-particle":"","parse-names":false,"suffix":""}],"container-title":"The Journal of Supercritical Fluids","id":"ITEM-1","issue":"2","issued":{"date-parts":[["2011"]]},"page":"144-151","publisher":"Elsevier B.V.","title":"Viscosity of pure carbon dioxide at supercritical region : Measurement and correlation approach","type":"article-journal","volume":"56"},"uris":["http://www.mendeley.com/documents/?uuid=15257d09-2e73-4512-9bdb-8c8afd156d53"]}],"mendeley":{"formattedCitation":"(Heidaryan et al., 2011)","plainTextFormattedCitation":"(Heidaryan et al., 2011)","previouslyFormattedCitation":"(Heidaryan et al., 2011)"},"properties":{"noteIndex":0},"schema":"https://github.com/citation-style-language/schema/raw/master/csl-citation.json"}</w:instrText>
      </w:r>
      <w:r w:rsidR="00E924CF" w:rsidRPr="00375F41">
        <w:fldChar w:fldCharType="separate"/>
      </w:r>
      <w:r w:rsidR="00E924CF" w:rsidRPr="00375F41">
        <w:rPr>
          <w:noProof/>
        </w:rPr>
        <w:t>(Heidaryan et al., 2011)</w:t>
      </w:r>
      <w:r w:rsidR="00E924CF" w:rsidRPr="00375F41">
        <w:fldChar w:fldCharType="end"/>
      </w:r>
      <w:r w:rsidR="009759F3" w:rsidRPr="00375F41">
        <w:t>:</w:t>
      </w:r>
    </w:p>
    <w:p w14:paraId="1BA6BA67" w14:textId="17C91FFE" w:rsidR="009759F3" w:rsidRPr="00375F41" w:rsidRDefault="007E7946" w:rsidP="001520CC">
      <w:pPr>
        <w:pStyle w:val="CETEquation"/>
        <w:rPr>
          <w:lang w:val="en-US"/>
        </w:rPr>
      </w:pPr>
      <m:oMath>
        <m:sSub>
          <m:sSubPr>
            <m:ctrlPr>
              <w:rPr>
                <w:rFonts w:ascii="Cambria Math" w:hAnsi="Cambria Math"/>
                <w:iCs/>
                <w:sz w:val="20"/>
                <w:szCs w:val="22"/>
              </w:rPr>
            </m:ctrlPr>
          </m:sSubPr>
          <m:e>
            <m:r>
              <m:rPr>
                <m:sty m:val="p"/>
              </m:rPr>
              <w:rPr>
                <w:rFonts w:ascii="Cambria Math" w:hAnsi="Cambria Math"/>
                <w:sz w:val="20"/>
                <w:szCs w:val="22"/>
              </w:rPr>
              <m:t>µ</m:t>
            </m:r>
          </m:e>
          <m:sub>
            <m:r>
              <m:rPr>
                <m:sty m:val="p"/>
              </m:rPr>
              <w:rPr>
                <w:rFonts w:ascii="Cambria Math" w:hAnsi="Cambria Math"/>
                <w:sz w:val="20"/>
                <w:szCs w:val="22"/>
              </w:rPr>
              <m:t>v</m:t>
            </m:r>
          </m:sub>
        </m:sSub>
        <m:r>
          <m:rPr>
            <m:sty m:val="p"/>
          </m:rPr>
          <w:rPr>
            <w:rFonts w:ascii="Cambria Math" w:hAnsi="Cambria Math"/>
            <w:sz w:val="20"/>
            <w:szCs w:val="22"/>
          </w:rPr>
          <m:t xml:space="preserve"> =</m:t>
        </m:r>
        <m:f>
          <m:fPr>
            <m:ctrlPr>
              <w:rPr>
                <w:rFonts w:ascii="Cambria Math" w:hAnsi="Cambria Math"/>
                <w:iCs/>
                <w:sz w:val="20"/>
                <w:szCs w:val="22"/>
              </w:rPr>
            </m:ctrlPr>
          </m:fPr>
          <m:num>
            <m:d>
              <m:dPr>
                <m:ctrlPr>
                  <w:rPr>
                    <w:rFonts w:ascii="Cambria Math" w:hAnsi="Cambria Math"/>
                    <w:iCs/>
                    <w:sz w:val="20"/>
                    <w:szCs w:val="22"/>
                  </w:rPr>
                </m:ctrlPr>
              </m:dPr>
              <m:e>
                <m:sSub>
                  <m:sSubPr>
                    <m:ctrlPr>
                      <w:rPr>
                        <w:rFonts w:ascii="Cambria Math" w:hAnsi="Cambria Math"/>
                        <w:iCs/>
                        <w:sz w:val="20"/>
                        <w:szCs w:val="22"/>
                      </w:rPr>
                    </m:ctrlPr>
                  </m:sSubPr>
                  <m:e>
                    <m:r>
                      <m:rPr>
                        <m:sty m:val="p"/>
                      </m:rPr>
                      <w:rPr>
                        <w:rFonts w:ascii="Cambria Math" w:hAnsi="Cambria Math"/>
                        <w:sz w:val="20"/>
                        <w:szCs w:val="22"/>
                      </w:rPr>
                      <m:t>A</m:t>
                    </m:r>
                  </m:e>
                  <m:sub>
                    <m:r>
                      <m:rPr>
                        <m:sty m:val="p"/>
                      </m:rPr>
                      <w:rPr>
                        <w:rFonts w:ascii="Cambria Math" w:hAnsi="Cambria Math"/>
                        <w:sz w:val="20"/>
                        <w:szCs w:val="22"/>
                      </w:rPr>
                      <m:t>1</m:t>
                    </m:r>
                  </m:sub>
                </m:sSub>
                <m:r>
                  <m:rPr>
                    <m:sty m:val="p"/>
                  </m:rPr>
                  <w:rPr>
                    <w:rFonts w:ascii="Cambria Math" w:hAnsi="Cambria Math"/>
                    <w:sz w:val="20"/>
                    <w:szCs w:val="22"/>
                  </w:rPr>
                  <m:t xml:space="preserve">+ </m:t>
                </m:r>
                <m:sSub>
                  <m:sSubPr>
                    <m:ctrlPr>
                      <w:rPr>
                        <w:rFonts w:ascii="Cambria Math" w:hAnsi="Cambria Math"/>
                        <w:iCs/>
                        <w:sz w:val="20"/>
                        <w:szCs w:val="22"/>
                      </w:rPr>
                    </m:ctrlPr>
                  </m:sSubPr>
                  <m:e>
                    <m:r>
                      <m:rPr>
                        <m:sty m:val="p"/>
                      </m:rPr>
                      <w:rPr>
                        <w:rFonts w:ascii="Cambria Math" w:hAnsi="Cambria Math"/>
                        <w:sz w:val="20"/>
                        <w:szCs w:val="22"/>
                      </w:rPr>
                      <m:t>A</m:t>
                    </m:r>
                  </m:e>
                  <m:sub>
                    <m:r>
                      <m:rPr>
                        <m:sty m:val="p"/>
                      </m:rPr>
                      <w:rPr>
                        <w:rFonts w:ascii="Cambria Math" w:hAnsi="Cambria Math"/>
                        <w:sz w:val="20"/>
                        <w:szCs w:val="22"/>
                      </w:rPr>
                      <m:t>2</m:t>
                    </m:r>
                  </m:sub>
                </m:sSub>
                <m:sSub>
                  <m:sSubPr>
                    <m:ctrlPr>
                      <w:rPr>
                        <w:rFonts w:ascii="Cambria Math" w:hAnsi="Cambria Math"/>
                        <w:iCs/>
                        <w:sz w:val="20"/>
                        <w:szCs w:val="22"/>
                      </w:rPr>
                    </m:ctrlPr>
                  </m:sSubPr>
                  <m:e>
                    <m:r>
                      <m:rPr>
                        <m:sty m:val="p"/>
                      </m:rPr>
                      <w:rPr>
                        <w:rFonts w:ascii="Cambria Math" w:hAnsi="Cambria Math"/>
                        <w:sz w:val="20"/>
                        <w:szCs w:val="22"/>
                      </w:rPr>
                      <m:t>ρ</m:t>
                    </m:r>
                  </m:e>
                  <m:sub>
                    <m:r>
                      <m:rPr>
                        <m:sty m:val="p"/>
                      </m:rPr>
                      <w:rPr>
                        <w:rFonts w:ascii="Cambria Math" w:hAnsi="Cambria Math"/>
                        <w:sz w:val="20"/>
                        <w:szCs w:val="22"/>
                      </w:rPr>
                      <m:t>f</m:t>
                    </m:r>
                  </m:sub>
                </m:sSub>
                <m:r>
                  <m:rPr>
                    <m:sty m:val="p"/>
                  </m:rPr>
                  <w:rPr>
                    <w:rFonts w:ascii="Cambria Math" w:hAnsi="Cambria Math"/>
                    <w:sz w:val="20"/>
                    <w:szCs w:val="22"/>
                  </w:rPr>
                  <m:t xml:space="preserve"> + </m:t>
                </m:r>
                <m:sSub>
                  <m:sSubPr>
                    <m:ctrlPr>
                      <w:rPr>
                        <w:rFonts w:ascii="Cambria Math" w:hAnsi="Cambria Math"/>
                        <w:iCs/>
                        <w:sz w:val="20"/>
                        <w:szCs w:val="22"/>
                      </w:rPr>
                    </m:ctrlPr>
                  </m:sSubPr>
                  <m:e>
                    <m:r>
                      <m:rPr>
                        <m:sty m:val="p"/>
                      </m:rPr>
                      <w:rPr>
                        <w:rFonts w:ascii="Cambria Math" w:hAnsi="Cambria Math"/>
                        <w:sz w:val="20"/>
                        <w:szCs w:val="22"/>
                      </w:rPr>
                      <m:t>A</m:t>
                    </m:r>
                  </m:e>
                  <m:sub>
                    <m:r>
                      <m:rPr>
                        <m:sty m:val="p"/>
                      </m:rPr>
                      <w:rPr>
                        <w:rFonts w:ascii="Cambria Math" w:hAnsi="Cambria Math"/>
                        <w:sz w:val="20"/>
                        <w:szCs w:val="22"/>
                      </w:rPr>
                      <m:t>3</m:t>
                    </m:r>
                  </m:sub>
                </m:sSub>
                <m:sSubSup>
                  <m:sSubSupPr>
                    <m:ctrlPr>
                      <w:rPr>
                        <w:rFonts w:ascii="Cambria Math" w:hAnsi="Cambria Math"/>
                        <w:iCs/>
                        <w:sz w:val="20"/>
                        <w:szCs w:val="22"/>
                      </w:rPr>
                    </m:ctrlPr>
                  </m:sSubSupPr>
                  <m:e>
                    <m:r>
                      <m:rPr>
                        <m:sty m:val="p"/>
                      </m:rPr>
                      <w:rPr>
                        <w:rFonts w:ascii="Cambria Math" w:hAnsi="Cambria Math"/>
                        <w:sz w:val="20"/>
                        <w:szCs w:val="22"/>
                      </w:rPr>
                      <m:t>ρ</m:t>
                    </m:r>
                  </m:e>
                  <m:sub>
                    <m:r>
                      <m:rPr>
                        <m:sty m:val="p"/>
                      </m:rPr>
                      <w:rPr>
                        <w:rFonts w:ascii="Cambria Math" w:hAnsi="Cambria Math"/>
                        <w:sz w:val="20"/>
                        <w:szCs w:val="22"/>
                      </w:rPr>
                      <m:t>f</m:t>
                    </m:r>
                  </m:sub>
                  <m:sup>
                    <m:r>
                      <m:rPr>
                        <m:sty m:val="p"/>
                      </m:rPr>
                      <w:rPr>
                        <w:rFonts w:ascii="Cambria Math" w:hAnsi="Cambria Math"/>
                        <w:sz w:val="20"/>
                        <w:szCs w:val="22"/>
                      </w:rPr>
                      <m:t>2</m:t>
                    </m:r>
                  </m:sup>
                </m:sSubSup>
                <m:r>
                  <m:rPr>
                    <m:sty m:val="p"/>
                  </m:rPr>
                  <w:rPr>
                    <w:rFonts w:ascii="Cambria Math" w:hAnsi="Cambria Math"/>
                    <w:sz w:val="20"/>
                    <w:szCs w:val="22"/>
                  </w:rPr>
                  <m:t xml:space="preserve">+ </m:t>
                </m:r>
                <m:sSub>
                  <m:sSubPr>
                    <m:ctrlPr>
                      <w:rPr>
                        <w:rFonts w:ascii="Cambria Math" w:hAnsi="Cambria Math"/>
                        <w:iCs/>
                        <w:sz w:val="20"/>
                        <w:szCs w:val="22"/>
                      </w:rPr>
                    </m:ctrlPr>
                  </m:sSubPr>
                  <m:e>
                    <m:r>
                      <m:rPr>
                        <m:sty m:val="p"/>
                      </m:rPr>
                      <w:rPr>
                        <w:rFonts w:ascii="Cambria Math" w:hAnsi="Cambria Math"/>
                        <w:sz w:val="20"/>
                        <w:szCs w:val="22"/>
                      </w:rPr>
                      <m:t>A</m:t>
                    </m:r>
                  </m:e>
                  <m:sub>
                    <m:r>
                      <m:rPr>
                        <m:sty m:val="p"/>
                      </m:rPr>
                      <w:rPr>
                        <w:rFonts w:ascii="Cambria Math" w:hAnsi="Cambria Math"/>
                        <w:sz w:val="20"/>
                        <w:szCs w:val="22"/>
                      </w:rPr>
                      <m:t>4</m:t>
                    </m:r>
                  </m:sub>
                </m:sSub>
                <m:sSup>
                  <m:sSupPr>
                    <m:ctrlPr>
                      <w:rPr>
                        <w:rFonts w:ascii="Cambria Math" w:hAnsi="Cambria Math"/>
                        <w:iCs/>
                        <w:sz w:val="20"/>
                        <w:szCs w:val="22"/>
                      </w:rPr>
                    </m:ctrlPr>
                  </m:sSupPr>
                  <m:e>
                    <m:d>
                      <m:dPr>
                        <m:ctrlPr>
                          <w:rPr>
                            <w:rFonts w:ascii="Cambria Math" w:hAnsi="Cambria Math"/>
                            <w:iCs/>
                            <w:sz w:val="20"/>
                            <w:szCs w:val="22"/>
                          </w:rPr>
                        </m:ctrlPr>
                      </m:dPr>
                      <m:e>
                        <m:r>
                          <m:rPr>
                            <m:sty m:val="p"/>
                          </m:rPr>
                          <w:rPr>
                            <w:rFonts w:ascii="Cambria Math" w:hAnsi="Cambria Math"/>
                            <w:sz w:val="20"/>
                            <w:szCs w:val="22"/>
                          </w:rPr>
                          <m:t>ln</m:t>
                        </m:r>
                        <m:d>
                          <m:dPr>
                            <m:ctrlPr>
                              <w:rPr>
                                <w:rFonts w:ascii="Cambria Math" w:hAnsi="Cambria Math"/>
                                <w:iCs/>
                                <w:sz w:val="20"/>
                                <w:szCs w:val="22"/>
                              </w:rPr>
                            </m:ctrlPr>
                          </m:dPr>
                          <m:e>
                            <m:r>
                              <m:rPr>
                                <m:sty m:val="p"/>
                              </m:rPr>
                              <w:rPr>
                                <w:rFonts w:ascii="Cambria Math" w:hAnsi="Cambria Math"/>
                                <w:sz w:val="20"/>
                                <w:szCs w:val="22"/>
                              </w:rPr>
                              <m:t>T</m:t>
                            </m:r>
                          </m:e>
                        </m:d>
                      </m:e>
                    </m:d>
                  </m:e>
                  <m:sup>
                    <m:r>
                      <m:rPr>
                        <m:sty m:val="p"/>
                      </m:rPr>
                      <w:rPr>
                        <w:rFonts w:ascii="Cambria Math" w:hAnsi="Cambria Math"/>
                        <w:sz w:val="20"/>
                        <w:szCs w:val="22"/>
                      </w:rPr>
                      <m:t>2</m:t>
                    </m:r>
                  </m:sup>
                </m:sSup>
                <m:r>
                  <m:rPr>
                    <m:sty m:val="p"/>
                  </m:rPr>
                  <w:rPr>
                    <w:rFonts w:ascii="Cambria Math" w:hAnsi="Cambria Math"/>
                    <w:sz w:val="20"/>
                    <w:szCs w:val="22"/>
                  </w:rPr>
                  <m:t xml:space="preserve">+ </m:t>
                </m:r>
                <m:sSub>
                  <m:sSubPr>
                    <m:ctrlPr>
                      <w:rPr>
                        <w:rFonts w:ascii="Cambria Math" w:hAnsi="Cambria Math"/>
                        <w:iCs/>
                        <w:sz w:val="20"/>
                        <w:szCs w:val="22"/>
                      </w:rPr>
                    </m:ctrlPr>
                  </m:sSubPr>
                  <m:e>
                    <m:r>
                      <m:rPr>
                        <m:sty m:val="p"/>
                      </m:rPr>
                      <w:rPr>
                        <w:rFonts w:ascii="Cambria Math" w:hAnsi="Cambria Math"/>
                        <w:sz w:val="20"/>
                        <w:szCs w:val="22"/>
                      </w:rPr>
                      <m:t>A</m:t>
                    </m:r>
                  </m:e>
                  <m:sub>
                    <m:r>
                      <m:rPr>
                        <m:sty m:val="p"/>
                      </m:rPr>
                      <w:rPr>
                        <w:rFonts w:ascii="Cambria Math" w:hAnsi="Cambria Math"/>
                        <w:sz w:val="20"/>
                        <w:szCs w:val="22"/>
                      </w:rPr>
                      <m:t>6</m:t>
                    </m:r>
                  </m:sub>
                </m:sSub>
                <m:sSup>
                  <m:sSupPr>
                    <m:ctrlPr>
                      <w:rPr>
                        <w:rFonts w:ascii="Cambria Math" w:hAnsi="Cambria Math"/>
                        <w:iCs/>
                        <w:sz w:val="20"/>
                        <w:szCs w:val="22"/>
                      </w:rPr>
                    </m:ctrlPr>
                  </m:sSupPr>
                  <m:e>
                    <m:d>
                      <m:dPr>
                        <m:ctrlPr>
                          <w:rPr>
                            <w:rFonts w:ascii="Cambria Math" w:hAnsi="Cambria Math"/>
                            <w:iCs/>
                            <w:sz w:val="20"/>
                            <w:szCs w:val="22"/>
                          </w:rPr>
                        </m:ctrlPr>
                      </m:dPr>
                      <m:e>
                        <m:r>
                          <m:rPr>
                            <m:sty m:val="p"/>
                          </m:rPr>
                          <w:rPr>
                            <w:rFonts w:ascii="Cambria Math" w:hAnsi="Cambria Math"/>
                            <w:sz w:val="20"/>
                            <w:szCs w:val="22"/>
                          </w:rPr>
                          <m:t>ln</m:t>
                        </m:r>
                        <m:d>
                          <m:dPr>
                            <m:ctrlPr>
                              <w:rPr>
                                <w:rFonts w:ascii="Cambria Math" w:hAnsi="Cambria Math"/>
                                <w:iCs/>
                                <w:sz w:val="20"/>
                                <w:szCs w:val="22"/>
                              </w:rPr>
                            </m:ctrlPr>
                          </m:dPr>
                          <m:e>
                            <m:r>
                              <m:rPr>
                                <m:sty m:val="p"/>
                              </m:rPr>
                              <w:rPr>
                                <w:rFonts w:ascii="Cambria Math" w:hAnsi="Cambria Math"/>
                                <w:sz w:val="20"/>
                                <w:szCs w:val="22"/>
                              </w:rPr>
                              <m:t>T</m:t>
                            </m:r>
                          </m:e>
                        </m:d>
                      </m:e>
                    </m:d>
                  </m:e>
                  <m:sup>
                    <m:r>
                      <m:rPr>
                        <m:sty m:val="p"/>
                      </m:rPr>
                      <w:rPr>
                        <w:rFonts w:ascii="Cambria Math" w:hAnsi="Cambria Math"/>
                        <w:sz w:val="20"/>
                        <w:szCs w:val="22"/>
                      </w:rPr>
                      <m:t>3</m:t>
                    </m:r>
                  </m:sup>
                </m:sSup>
              </m:e>
            </m:d>
          </m:num>
          <m:den>
            <m:r>
              <m:rPr>
                <m:sty m:val="p"/>
              </m:rPr>
              <w:rPr>
                <w:rFonts w:ascii="Cambria Math" w:hAnsi="Cambria Math"/>
                <w:sz w:val="20"/>
                <w:szCs w:val="22"/>
              </w:rPr>
              <m:t xml:space="preserve"> 1+ </m:t>
            </m:r>
            <m:sSub>
              <m:sSubPr>
                <m:ctrlPr>
                  <w:rPr>
                    <w:rFonts w:ascii="Cambria Math" w:hAnsi="Cambria Math"/>
                    <w:iCs/>
                    <w:sz w:val="20"/>
                    <w:szCs w:val="22"/>
                  </w:rPr>
                </m:ctrlPr>
              </m:sSubPr>
              <m:e>
                <m:r>
                  <m:rPr>
                    <m:sty m:val="p"/>
                  </m:rPr>
                  <w:rPr>
                    <w:rFonts w:ascii="Cambria Math" w:hAnsi="Cambria Math"/>
                    <w:sz w:val="20"/>
                    <w:szCs w:val="22"/>
                  </w:rPr>
                  <m:t>A</m:t>
                </m:r>
              </m:e>
              <m:sub>
                <m:r>
                  <m:rPr>
                    <m:sty m:val="p"/>
                  </m:rPr>
                  <w:rPr>
                    <w:rFonts w:ascii="Cambria Math" w:hAnsi="Cambria Math"/>
                    <w:sz w:val="20"/>
                    <w:szCs w:val="22"/>
                  </w:rPr>
                  <m:t>7</m:t>
                </m:r>
              </m:sub>
            </m:sSub>
            <m:sSub>
              <m:sSubPr>
                <m:ctrlPr>
                  <w:rPr>
                    <w:rFonts w:ascii="Cambria Math" w:hAnsi="Cambria Math"/>
                    <w:iCs/>
                    <w:sz w:val="20"/>
                    <w:szCs w:val="22"/>
                  </w:rPr>
                </m:ctrlPr>
              </m:sSubPr>
              <m:e>
                <m:r>
                  <m:rPr>
                    <m:sty m:val="p"/>
                  </m:rPr>
                  <w:rPr>
                    <w:rFonts w:ascii="Cambria Math" w:hAnsi="Cambria Math"/>
                    <w:sz w:val="20"/>
                    <w:szCs w:val="22"/>
                  </w:rPr>
                  <m:t>ρ</m:t>
                </m:r>
              </m:e>
              <m:sub>
                <m:r>
                  <m:rPr>
                    <m:sty m:val="p"/>
                  </m:rPr>
                  <w:rPr>
                    <w:rFonts w:ascii="Cambria Math" w:hAnsi="Cambria Math"/>
                    <w:sz w:val="20"/>
                    <w:szCs w:val="22"/>
                  </w:rPr>
                  <m:t>f</m:t>
                </m:r>
              </m:sub>
            </m:sSub>
            <m:r>
              <m:rPr>
                <m:sty m:val="p"/>
              </m:rPr>
              <w:rPr>
                <w:rFonts w:ascii="Cambria Math" w:hAnsi="Cambria Math"/>
                <w:sz w:val="20"/>
                <w:szCs w:val="22"/>
              </w:rPr>
              <m:t xml:space="preserve"> + </m:t>
            </m:r>
            <m:sSub>
              <m:sSubPr>
                <m:ctrlPr>
                  <w:rPr>
                    <w:rFonts w:ascii="Cambria Math" w:hAnsi="Cambria Math"/>
                    <w:iCs/>
                    <w:sz w:val="20"/>
                    <w:szCs w:val="22"/>
                  </w:rPr>
                </m:ctrlPr>
              </m:sSubPr>
              <m:e>
                <m:r>
                  <m:rPr>
                    <m:sty m:val="p"/>
                  </m:rPr>
                  <w:rPr>
                    <w:rFonts w:ascii="Cambria Math" w:hAnsi="Cambria Math"/>
                    <w:sz w:val="20"/>
                    <w:szCs w:val="22"/>
                  </w:rPr>
                  <m:t>A</m:t>
                </m:r>
              </m:e>
              <m:sub>
                <m:r>
                  <m:rPr>
                    <m:sty m:val="p"/>
                  </m:rPr>
                  <w:rPr>
                    <w:rFonts w:ascii="Cambria Math" w:hAnsi="Cambria Math"/>
                    <w:sz w:val="20"/>
                    <w:szCs w:val="22"/>
                  </w:rPr>
                  <m:t>8</m:t>
                </m:r>
              </m:sub>
            </m:sSub>
            <m:r>
              <m:rPr>
                <m:sty m:val="p"/>
              </m:rPr>
              <w:rPr>
                <w:rFonts w:ascii="Cambria Math" w:hAnsi="Cambria Math"/>
                <w:sz w:val="20"/>
                <w:szCs w:val="22"/>
              </w:rPr>
              <m:t xml:space="preserve"> ln</m:t>
            </m:r>
            <m:d>
              <m:dPr>
                <m:ctrlPr>
                  <w:rPr>
                    <w:rFonts w:ascii="Cambria Math" w:hAnsi="Cambria Math"/>
                    <w:iCs/>
                    <w:sz w:val="20"/>
                    <w:szCs w:val="22"/>
                  </w:rPr>
                </m:ctrlPr>
              </m:dPr>
              <m:e>
                <m:r>
                  <m:rPr>
                    <m:sty m:val="p"/>
                  </m:rPr>
                  <w:rPr>
                    <w:rFonts w:ascii="Cambria Math" w:hAnsi="Cambria Math"/>
                    <w:sz w:val="20"/>
                    <w:szCs w:val="22"/>
                  </w:rPr>
                  <m:t>T</m:t>
                </m:r>
              </m:e>
            </m:d>
            <m:r>
              <m:rPr>
                <m:sty m:val="p"/>
              </m:rPr>
              <w:rPr>
                <w:rFonts w:ascii="Cambria Math" w:hAnsi="Cambria Math"/>
                <w:sz w:val="20"/>
                <w:szCs w:val="22"/>
              </w:rPr>
              <m:t xml:space="preserve">+ </m:t>
            </m:r>
            <m:sSub>
              <m:sSubPr>
                <m:ctrlPr>
                  <w:rPr>
                    <w:rFonts w:ascii="Cambria Math" w:hAnsi="Cambria Math"/>
                    <w:iCs/>
                    <w:sz w:val="20"/>
                    <w:szCs w:val="22"/>
                  </w:rPr>
                </m:ctrlPr>
              </m:sSubPr>
              <m:e>
                <m:r>
                  <m:rPr>
                    <m:sty m:val="p"/>
                  </m:rPr>
                  <w:rPr>
                    <w:rFonts w:ascii="Cambria Math" w:hAnsi="Cambria Math"/>
                    <w:sz w:val="20"/>
                    <w:szCs w:val="22"/>
                  </w:rPr>
                  <m:t>A</m:t>
                </m:r>
              </m:e>
              <m:sub>
                <m:r>
                  <m:rPr>
                    <m:sty m:val="p"/>
                  </m:rPr>
                  <w:rPr>
                    <w:rFonts w:ascii="Cambria Math" w:hAnsi="Cambria Math"/>
                    <w:sz w:val="20"/>
                    <w:szCs w:val="22"/>
                  </w:rPr>
                  <m:t>9</m:t>
                </m:r>
              </m:sub>
            </m:sSub>
            <m:sSup>
              <m:sSupPr>
                <m:ctrlPr>
                  <w:rPr>
                    <w:rFonts w:ascii="Cambria Math" w:hAnsi="Cambria Math"/>
                    <w:iCs/>
                    <w:sz w:val="20"/>
                    <w:szCs w:val="22"/>
                  </w:rPr>
                </m:ctrlPr>
              </m:sSupPr>
              <m:e>
                <m:d>
                  <m:dPr>
                    <m:ctrlPr>
                      <w:rPr>
                        <w:rFonts w:ascii="Cambria Math" w:hAnsi="Cambria Math"/>
                        <w:iCs/>
                        <w:sz w:val="20"/>
                        <w:szCs w:val="22"/>
                      </w:rPr>
                    </m:ctrlPr>
                  </m:dPr>
                  <m:e>
                    <m:r>
                      <m:rPr>
                        <m:sty m:val="p"/>
                      </m:rPr>
                      <w:rPr>
                        <w:rFonts w:ascii="Cambria Math" w:hAnsi="Cambria Math"/>
                        <w:sz w:val="20"/>
                        <w:szCs w:val="22"/>
                      </w:rPr>
                      <m:t>ln</m:t>
                    </m:r>
                    <m:d>
                      <m:dPr>
                        <m:ctrlPr>
                          <w:rPr>
                            <w:rFonts w:ascii="Cambria Math" w:hAnsi="Cambria Math"/>
                            <w:iCs/>
                            <w:sz w:val="20"/>
                            <w:szCs w:val="22"/>
                          </w:rPr>
                        </m:ctrlPr>
                      </m:dPr>
                      <m:e>
                        <m:r>
                          <m:rPr>
                            <m:sty m:val="p"/>
                          </m:rPr>
                          <w:rPr>
                            <w:rFonts w:ascii="Cambria Math" w:hAnsi="Cambria Math"/>
                            <w:sz w:val="20"/>
                            <w:szCs w:val="22"/>
                          </w:rPr>
                          <m:t>T</m:t>
                        </m:r>
                      </m:e>
                    </m:d>
                  </m:e>
                </m:d>
              </m:e>
              <m:sup>
                <m:r>
                  <m:rPr>
                    <m:sty m:val="p"/>
                  </m:rPr>
                  <w:rPr>
                    <w:rFonts w:ascii="Cambria Math" w:hAnsi="Cambria Math"/>
                    <w:sz w:val="20"/>
                    <w:szCs w:val="22"/>
                  </w:rPr>
                  <m:t>2</m:t>
                </m:r>
              </m:sup>
            </m:sSup>
          </m:den>
        </m:f>
      </m:oMath>
      <w:r w:rsidR="001520CC" w:rsidRPr="00375F41">
        <w:rPr>
          <w:iCs/>
          <w:sz w:val="20"/>
          <w:szCs w:val="22"/>
        </w:rPr>
        <w:t xml:space="preserve">           </w:t>
      </w:r>
      <w:r w:rsidR="001520CC" w:rsidRPr="00375F41">
        <w:t xml:space="preserve">                                                                    </w:t>
      </w:r>
      <w:r w:rsidR="00C13AB8" w:rsidRPr="00375F41">
        <w:t xml:space="preserve">  </w:t>
      </w:r>
      <w:r w:rsidR="001520CC" w:rsidRPr="00375F41">
        <w:t xml:space="preserve">                </w:t>
      </w:r>
      <w:r w:rsidR="00617B75" w:rsidRPr="00375F41">
        <w:t xml:space="preserve"> </w:t>
      </w:r>
      <w:r w:rsidR="001520CC" w:rsidRPr="00375F41">
        <w:t xml:space="preserve">  </w:t>
      </w:r>
      <w:r w:rsidR="00617B75" w:rsidRPr="00375F41">
        <w:rPr>
          <w:lang w:val="en-US"/>
        </w:rPr>
        <w:t>(2)</w:t>
      </w:r>
    </w:p>
    <w:p w14:paraId="5940D9B7" w14:textId="0D881048" w:rsidR="001520CC" w:rsidRPr="00375F41" w:rsidRDefault="001520CC" w:rsidP="001520CC">
      <w:pPr>
        <w:pStyle w:val="CETBodytext"/>
      </w:pPr>
      <w:r w:rsidRPr="00375F41">
        <w:t xml:space="preserve">To evaluate the </w:t>
      </w:r>
      <w:r w:rsidR="005B2E56" w:rsidRPr="00375F41">
        <w:t>i</w:t>
      </w:r>
      <w:r w:rsidRPr="00375F41">
        <w:t xml:space="preserve">nterfacial tension of </w:t>
      </w:r>
      <w:r w:rsidR="00C13AB8" w:rsidRPr="00375F41">
        <w:t>marine</w:t>
      </w:r>
      <w:r w:rsidRPr="00375F41">
        <w:t xml:space="preserve"> fatty acid ethyl esters (FAEE)</w:t>
      </w:r>
      <w:r w:rsidR="00617B75" w:rsidRPr="00375F41">
        <w:t>, which constitute the fish oil used,</w:t>
      </w:r>
      <w:r w:rsidRPr="00375F41">
        <w:t xml:space="preserve"> in contact with</w:t>
      </w:r>
      <w:r w:rsidR="00C13AB8" w:rsidRPr="00375F41">
        <w:t xml:space="preserve"> </w:t>
      </w:r>
      <w:r w:rsidR="005C593E" w:rsidRPr="00375F41">
        <w:t>scCO</w:t>
      </w:r>
      <w:r w:rsidR="005C593E" w:rsidRPr="00375F41">
        <w:rPr>
          <w:vertAlign w:val="subscript"/>
        </w:rPr>
        <w:t>2</w:t>
      </w:r>
      <w:r w:rsidR="00C13AB8" w:rsidRPr="00375F41">
        <w:t xml:space="preserve">, the model proposed by Seifried </w:t>
      </w:r>
      <w:r w:rsidR="00E924CF" w:rsidRPr="00375F41">
        <w:fldChar w:fldCharType="begin" w:fldLock="1"/>
      </w:r>
      <w:r w:rsidR="00E924CF" w:rsidRPr="00375F41">
        <w:instrText>ADDIN CSL_CITATION {"citationItems":[{"id":"ITEM-1","itemData":{"DOI":"10.1016/j.supflu.2009.12.009","ISSN":"08968446","abstract":"Interfacial tension (IFT) of fish oil triglycerides (TG) and fatty acid ethyl esters (FAEE) in contact with carbon dioxide (CO2) was measured according to the pendant drop method at 40, 55 and 70 °C and pressures up to 25 MPa. The IFT of both TG and FAEE decreased substantially with CO2 pressure. The IFT of FAEE vanished at elevated pressures, whereas that of TG decreased to a fairly constant level of about 2 mN/m. The IFT was correlated using a model taking into account the density, pressure and temperature of CO2, thereby facilitating the calculation of the ideal pendant drop volume as well as the surface excess concentration of CO2. In the pressure range studied, the pendant drop volume for FAEE decreased with pressure, whereas for TG it increased at elevated presssures due to the predominant effect of buoyancy. Furthermore, the change in IFT over time was determined at 55 °C for TG in contact with CO2 at pressures up to 11.4 MPa showing a decrease of IFT over time at low pressures, whereas at higher pressures it remained nearly constant. IFT influences drop formation as well as the disintegration of falling films thereby affecting the performance of separation processes. © 2010 Elsevier B.V. All rights reserved.","author":[{"dropping-particle":"","family":"Seifried","given":"Bernhard","non-dropping-particle":"","parse-names":false,"suffix":""},{"dropping-particle":"","family":"Temelli","given":"Feral","non-dropping-particle":"","parse-names":false,"suffix":""}],"container-title":"Journal of Supercritical Fluids","id":"ITEM-1","issue":"2","issued":{"date-parts":[["2010"]]},"page":"203-214","publisher":"Elsevier B.V.","title":"Interfacial tension of marine lipids in contact with high pressure carbon dioxide","type":"article-journal","volume":"52"},"uris":["http://www.mendeley.com/documents/?uuid=1b235302-009a-4cf8-9455-26ebc8c500a3"]}],"mendeley":{"formattedCitation":"(Seifried &amp; Temelli, 2010)","plainTextFormattedCitation":"(Seifried &amp; Temelli, 2010)","previouslyFormattedCitation":"(Seifried &amp; Temelli, 2010)"},"properties":{"noteIndex":0},"schema":"https://github.com/citation-style-language/schema/raw/master/csl-citation.json"}</w:instrText>
      </w:r>
      <w:r w:rsidR="00E924CF" w:rsidRPr="00375F41">
        <w:fldChar w:fldCharType="separate"/>
      </w:r>
      <w:r w:rsidR="00E924CF" w:rsidRPr="00375F41">
        <w:rPr>
          <w:noProof/>
        </w:rPr>
        <w:t>(Seifried &amp; Temelli, 2010)</w:t>
      </w:r>
      <w:r w:rsidR="00E924CF" w:rsidRPr="00375F41">
        <w:fldChar w:fldCharType="end"/>
      </w:r>
      <w:r w:rsidR="00C13AB8" w:rsidRPr="00375F41">
        <w:t xml:space="preserve"> was employed, </w:t>
      </w:r>
      <w:r w:rsidR="00CD68DD" w:rsidRPr="00375F41">
        <w:t>adapted with a</w:t>
      </w:r>
      <w:r w:rsidR="00C13AB8" w:rsidRPr="00375F41">
        <w:t xml:space="preserve"> </w:t>
      </w:r>
      <w:r w:rsidR="001A4C19" w:rsidRPr="00375F41">
        <w:t>proper</w:t>
      </w:r>
      <w:r w:rsidR="00C13AB8" w:rsidRPr="00375F41">
        <w:t xml:space="preserve"> corrective factor</w:t>
      </w:r>
      <w:r w:rsidR="00CD68DD" w:rsidRPr="00375F41">
        <w:t xml:space="preserve"> for the </w:t>
      </w:r>
      <w:r w:rsidR="005B2E56" w:rsidRPr="00375F41">
        <w:t xml:space="preserve">present </w:t>
      </w:r>
      <w:r w:rsidR="00CD68DD" w:rsidRPr="00375F41">
        <w:t>numeric simulation.</w:t>
      </w:r>
    </w:p>
    <w:p w14:paraId="3BF96524" w14:textId="77777777" w:rsidR="00457290" w:rsidRPr="00375F41" w:rsidRDefault="00C13AB8" w:rsidP="00C13AB8">
      <w:pPr>
        <w:pStyle w:val="CETEquation"/>
        <w:rPr>
          <w:lang w:val="en-US"/>
        </w:rPr>
      </w:pPr>
      <m:oMath>
        <m:r>
          <w:rPr>
            <w:rFonts w:ascii="Cambria Math" w:hAnsi="Cambria Math"/>
          </w:rPr>
          <m:t>γ</m:t>
        </m:r>
        <m:d>
          <m:dPr>
            <m:ctrlPr>
              <w:rPr>
                <w:rFonts w:ascii="Cambria Math" w:hAnsi="Cambria Math"/>
              </w:rPr>
            </m:ctrlPr>
          </m:dPr>
          <m:e>
            <m:r>
              <w:rPr>
                <w:rFonts w:ascii="Cambria Math" w:hAnsi="Cambria Math"/>
              </w:rPr>
              <m:t>P</m:t>
            </m:r>
            <m:r>
              <m:rPr>
                <m:sty m:val="p"/>
              </m:rPr>
              <w:rPr>
                <w:rFonts w:ascii="Cambria Math" w:hAnsi="Cambria Math"/>
              </w:rPr>
              <m:t xml:space="preserve">, </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d>
          <m:dPr>
            <m:ctrlPr>
              <w:rPr>
                <w:rFonts w:ascii="Cambria Math" w:hAnsi="Cambria Math"/>
              </w:rPr>
            </m:ctrlPr>
          </m:dPr>
          <m:e>
            <m:r>
              <w:rPr>
                <w:rFonts w:ascii="Cambria Math" w:hAnsi="Cambria Math"/>
              </w:rPr>
              <m:t>T</m:t>
            </m:r>
          </m:e>
        </m:d>
        <m:d>
          <m:dPr>
            <m:ctrlPr>
              <w:rPr>
                <w:rFonts w:ascii="Cambria Math" w:hAnsi="Cambria Math"/>
              </w:rPr>
            </m:ctrlPr>
          </m:dPr>
          <m:e>
            <m:r>
              <w:rPr>
                <w:rFonts w:ascii="Cambria Math" w:hAnsi="Cambria Math"/>
              </w:rPr>
              <m:t>P</m:t>
            </m:r>
            <m:r>
              <m:rPr>
                <m:sty m:val="p"/>
              </m:rPr>
              <w:rPr>
                <w:rFonts w:ascii="Cambria Math" w:hAnsi="Cambria Math"/>
              </w:rPr>
              <m:t>-0.1</m:t>
            </m:r>
          </m:e>
        </m:d>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d>
          <m:dPr>
            <m:ctrlPr>
              <w:rPr>
                <w:rFonts w:ascii="Cambria Math" w:hAnsi="Cambria Math"/>
              </w:rPr>
            </m:ctrlPr>
          </m:dPr>
          <m:e>
            <m:r>
              <w:rPr>
                <w:rFonts w:ascii="Cambria Math" w:hAnsi="Cambria Math"/>
              </w:rPr>
              <m:t>T</m:t>
            </m:r>
          </m:e>
        </m:d>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3</m:t>
                    </m:r>
                  </m:sub>
                </m:sSub>
                <m:d>
                  <m:dPr>
                    <m:ctrlPr>
                      <w:rPr>
                        <w:rFonts w:ascii="Cambria Math" w:hAnsi="Cambria Math"/>
                      </w:rPr>
                    </m:ctrlPr>
                  </m:dPr>
                  <m:e>
                    <m:r>
                      <w:rPr>
                        <w:rFonts w:ascii="Cambria Math" w:hAnsi="Cambria Math"/>
                      </w:rPr>
                      <m:t>T</m:t>
                    </m:r>
                  </m:e>
                </m:d>
                <m:d>
                  <m:dPr>
                    <m:ctrlPr>
                      <w:rPr>
                        <w:rFonts w:ascii="Cambria Math" w:hAnsi="Cambria Math"/>
                      </w:rPr>
                    </m:ctrlPr>
                  </m:dPr>
                  <m:e>
                    <m:sSub>
                      <m:sSubPr>
                        <m:ctrlPr>
                          <w:rPr>
                            <w:rFonts w:ascii="Cambria Math" w:hAnsi="Cambria Math"/>
                          </w:rPr>
                        </m:ctrlPr>
                      </m:sSubPr>
                      <m:e>
                        <m:r>
                          <w:rPr>
                            <w:rFonts w:ascii="Cambria Math" w:hAnsi="Cambria Math"/>
                          </w:rPr>
                          <m:t>ρ</m:t>
                        </m:r>
                      </m:e>
                      <m:sub>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sub>
                    </m:sSub>
                    <m:r>
                      <m:rPr>
                        <m:sty m:val="p"/>
                      </m:rP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sub>
                      <m:sup>
                        <m:r>
                          <m:rPr>
                            <m:sty m:val="p"/>
                          </m:rPr>
                          <w:rPr>
                            <w:rFonts w:ascii="Cambria Math" w:hAnsi="Cambria Math"/>
                          </w:rPr>
                          <m:t>0</m:t>
                        </m:r>
                      </m:sup>
                    </m:sSubSup>
                  </m:e>
                </m:d>
              </m:e>
            </m:d>
          </m:e>
        </m:func>
      </m:oMath>
      <w:r w:rsidRPr="00375F41">
        <w:tab/>
      </w:r>
      <w:r w:rsidRPr="00375F41">
        <w:tab/>
      </w:r>
      <w:r w:rsidRPr="00375F41">
        <w:tab/>
      </w:r>
      <w:r w:rsidR="00617B75" w:rsidRPr="00375F41">
        <w:rPr>
          <w:lang w:val="en-US"/>
        </w:rPr>
        <w:t>(3)</w:t>
      </w:r>
    </w:p>
    <w:p w14:paraId="0D517AAB" w14:textId="61DB3542" w:rsidR="00F200F1" w:rsidRPr="00375F41" w:rsidRDefault="00750DB7" w:rsidP="007D4C9F">
      <w:pPr>
        <w:pStyle w:val="CETEquation"/>
        <w:jc w:val="both"/>
      </w:pPr>
      <w:r w:rsidRPr="00375F41">
        <w:rPr>
          <w:lang w:val="en"/>
        </w:rPr>
        <w:t xml:space="preserve">As the contact angle, the value estimated by Fernandes </w:t>
      </w:r>
      <w:r w:rsidRPr="00375F41">
        <w:rPr>
          <w:lang w:val="en"/>
        </w:rPr>
        <w:fldChar w:fldCharType="begin" w:fldLock="1"/>
      </w:r>
      <w:r w:rsidR="008C3B80" w:rsidRPr="00375F41">
        <w:rPr>
          <w:lang w:val="en"/>
        </w:rPr>
        <w:instrText>ADDIN CSL_CITATION {"citationItems":[{"id":"ITEM-1","itemData":{"DOI":"10.1016/j.supflu.2009.04.009","ISSN":"08968446","abstract":"Computational fluid dynamics (CFD) is used to study the complex multiphase flow inside Sulzer EX structured gauze packing and to understand the influence of shape and geometry on the hydrodynamics of packed columns. Models for the estimation of both dry and wet pressure drops are presented. The results of these numerical simulations are compared to experimental data available in the literature, and good agreement is found. © 2009 Elsevier B.V. All rights reserved.","author":[{"dropping-particle":"","family":"Fernandes","given":"João","non-dropping-particle":"","parse-names":false,"suffix":""},{"dropping-particle":"","family":"Lisboa","given":"Pedro F.","non-dropping-particle":"","parse-names":false,"suffix":""},{"dropping-particle":"","family":"Simões","given":"Pedro C.","non-dropping-particle":"","parse-names":false,"suffix":""},{"dropping-particle":"","family":"Mota","given":"José P.B.","non-dropping-particle":"","parse-names":false,"suffix":""},{"dropping-particle":"","family":"Saatdjian","given":"Esteban","non-dropping-particle":"","parse-names":false,"suffix":""}],"container-title":"Journal of Supercritical Fluids","id":"ITEM-1","issue":"1","issued":{"date-parts":[["2009"]]},"page":"61-68","title":"Application of CFD in the study of supercritical fluid extraction with structured packing: Wet pressure drop calculations","type":"article-journal","volume":"50"},"uris":["http://www.mendeley.com/documents/?uuid=a3a1a7c3-a788-4ad9-87df-7563ca62dcba"]}],"mendeley":{"formattedCitation":"(Fernandes et al., 2009)","plainTextFormattedCitation":"(Fernandes et al., 2009)","previouslyFormattedCitation":"(Fernandes et al., 2009)"},"properties":{"noteIndex":0},"schema":"https://github.com/citation-style-language/schema/raw/master/csl-citation.json"}</w:instrText>
      </w:r>
      <w:r w:rsidRPr="00375F41">
        <w:rPr>
          <w:lang w:val="en"/>
        </w:rPr>
        <w:fldChar w:fldCharType="separate"/>
      </w:r>
      <w:r w:rsidR="008C3B80" w:rsidRPr="00375F41">
        <w:rPr>
          <w:noProof/>
          <w:lang w:val="en"/>
        </w:rPr>
        <w:t>(Fernandes et al., 2009)</w:t>
      </w:r>
      <w:r w:rsidRPr="00375F41">
        <w:rPr>
          <w:lang w:val="en"/>
        </w:rPr>
        <w:fldChar w:fldCharType="end"/>
      </w:r>
      <w:r w:rsidRPr="00375F41">
        <w:rPr>
          <w:lang w:val="en"/>
        </w:rPr>
        <w:t>.</w:t>
      </w:r>
      <w:r w:rsidR="005E2221" w:rsidRPr="00375F41">
        <w:rPr>
          <w:lang w:val="en"/>
        </w:rPr>
        <w:t xml:space="preserve"> </w:t>
      </w:r>
      <w:r w:rsidR="00604A62" w:rsidRPr="00375F41">
        <w:t>T</w:t>
      </w:r>
      <w:r w:rsidR="009C7973" w:rsidRPr="00375F41">
        <w:t>he t</w:t>
      </w:r>
      <w:r w:rsidR="00604A62" w:rsidRPr="00375F41">
        <w:t>hermodynamic propert</w:t>
      </w:r>
      <w:r w:rsidR="00151A9E" w:rsidRPr="00375F41">
        <w:t>ies</w:t>
      </w:r>
      <w:r w:rsidR="00604A62" w:rsidRPr="00375F41">
        <w:t xml:space="preserve"> of transesterified fish oil</w:t>
      </w:r>
      <w:r w:rsidR="00601D4A" w:rsidRPr="00375F41">
        <w:t xml:space="preserve"> (</w:t>
      </w:r>
      <w:bookmarkStart w:id="0" w:name="_Hlk129783220"/>
      <w:r w:rsidR="000E755D" w:rsidRPr="00375F41">
        <w:rPr>
          <w:i/>
          <w:iCs/>
        </w:rPr>
        <w:t>LISY- Ethyl Esters 33/22 HE002</w:t>
      </w:r>
      <w:bookmarkEnd w:id="0"/>
      <w:r w:rsidR="000E755D" w:rsidRPr="00375F41">
        <w:t>)</w:t>
      </w:r>
      <w:r w:rsidR="00604A62" w:rsidRPr="00375F41">
        <w:t xml:space="preserve"> w</w:t>
      </w:r>
      <w:r w:rsidR="00617B75" w:rsidRPr="00375F41">
        <w:t>ere</w:t>
      </w:r>
      <w:r w:rsidR="00604A62" w:rsidRPr="00375F41">
        <w:t xml:space="preserve"> experimentally measured</w:t>
      </w:r>
      <w:r w:rsidR="00AB6318" w:rsidRPr="00375F41">
        <w:t xml:space="preserve"> under the </w:t>
      </w:r>
      <w:r w:rsidR="009C7973" w:rsidRPr="00375F41">
        <w:t>present</w:t>
      </w:r>
      <w:r w:rsidR="00AB6318" w:rsidRPr="00375F41">
        <w:t xml:space="preserve"> operating conditions. For </w:t>
      </w:r>
      <w:r w:rsidR="009C7973" w:rsidRPr="00375F41">
        <w:t xml:space="preserve">the </w:t>
      </w:r>
      <w:r w:rsidR="00AB6318" w:rsidRPr="00375F41">
        <w:t xml:space="preserve">evaluation </w:t>
      </w:r>
      <w:r w:rsidR="009C7973" w:rsidRPr="00375F41">
        <w:t xml:space="preserve">of </w:t>
      </w:r>
      <w:r w:rsidR="00C32B03" w:rsidRPr="00375F41">
        <w:t>density,</w:t>
      </w:r>
      <w:r w:rsidR="009C7973" w:rsidRPr="00375F41">
        <w:t xml:space="preserve"> </w:t>
      </w:r>
      <w:r w:rsidR="00AB6318" w:rsidRPr="00375F41">
        <w:t xml:space="preserve">a </w:t>
      </w:r>
      <w:r w:rsidR="002E71C3" w:rsidRPr="00375F41">
        <w:t xml:space="preserve">previously calibrated </w:t>
      </w:r>
      <w:r w:rsidR="00AB6318" w:rsidRPr="00375F41">
        <w:t xml:space="preserve">graduated cylinder </w:t>
      </w:r>
      <w:r w:rsidR="009C7973" w:rsidRPr="00375F41">
        <w:t xml:space="preserve">was </w:t>
      </w:r>
      <w:r w:rsidR="00AB6318" w:rsidRPr="00375F41">
        <w:t>filled with the substance a</w:t>
      </w:r>
      <w:r w:rsidR="009C7973" w:rsidRPr="00375F41">
        <w:t>nd</w:t>
      </w:r>
      <w:r w:rsidR="00AB6318" w:rsidRPr="00375F41">
        <w:t xml:space="preserve"> weighted </w:t>
      </w:r>
      <w:r w:rsidR="009C7973" w:rsidRPr="00375F41">
        <w:t>by an</w:t>
      </w:r>
      <w:r w:rsidR="00AB6318" w:rsidRPr="00375F41">
        <w:t xml:space="preserve"> a</w:t>
      </w:r>
      <w:r w:rsidR="00604A62" w:rsidRPr="00375F41">
        <w:t xml:space="preserve">nalytical </w:t>
      </w:r>
      <w:r w:rsidR="002E71C3" w:rsidRPr="00375F41">
        <w:t>balance</w:t>
      </w:r>
      <w:r w:rsidR="00604A62" w:rsidRPr="00375F41">
        <w:t xml:space="preserve"> Kern</w:t>
      </w:r>
      <w:r w:rsidR="00AB6318" w:rsidRPr="00375F41">
        <w:rPr>
          <w:vertAlign w:val="superscript"/>
        </w:rPr>
        <w:t>®</w:t>
      </w:r>
      <w:r w:rsidR="00604A62" w:rsidRPr="00375F41">
        <w:t xml:space="preserve"> ABS</w:t>
      </w:r>
      <w:r w:rsidR="00AB6318" w:rsidRPr="00375F41">
        <w:t>-</w:t>
      </w:r>
      <w:r w:rsidR="00604A62" w:rsidRPr="00375F41">
        <w:t>ABJ</w:t>
      </w:r>
      <w:r w:rsidR="005E2221" w:rsidRPr="00375F41">
        <w:rPr>
          <w:rFonts w:cs="Arial"/>
          <w:szCs w:val="18"/>
          <w:shd w:val="clear" w:color="auto" w:fill="FFFFFF"/>
        </w:rPr>
        <w:t xml:space="preserve">. </w:t>
      </w:r>
      <w:r w:rsidR="002E71C3" w:rsidRPr="00375F41">
        <w:t>The v</w:t>
      </w:r>
      <w:r w:rsidR="00604A62" w:rsidRPr="00375F41">
        <w:t>iscosit</w:t>
      </w:r>
      <w:r w:rsidR="00AB6318" w:rsidRPr="00375F41">
        <w:t xml:space="preserve">y </w:t>
      </w:r>
      <w:r w:rsidR="002E71C3" w:rsidRPr="00375F41">
        <w:t xml:space="preserve">of </w:t>
      </w:r>
      <w:r w:rsidR="00AB6318" w:rsidRPr="00375F41">
        <w:t>fish oil</w:t>
      </w:r>
      <w:r w:rsidR="00604A62" w:rsidRPr="00375F41">
        <w:t xml:space="preserve"> </w:t>
      </w:r>
      <w:r w:rsidR="00AB6318" w:rsidRPr="00375F41">
        <w:t>was</w:t>
      </w:r>
      <w:r w:rsidR="00604A62" w:rsidRPr="00375F41">
        <w:t xml:space="preserve"> measured </w:t>
      </w:r>
      <w:r w:rsidR="00151A9E" w:rsidRPr="00375F41">
        <w:t>employing</w:t>
      </w:r>
      <w:r w:rsidR="00604A62" w:rsidRPr="00375F41">
        <w:t xml:space="preserve"> an Ubbelohde suspended-level capillary viscometer</w:t>
      </w:r>
      <w:r w:rsidR="00AB6318" w:rsidRPr="00375F41">
        <w:t xml:space="preserve"> 532 11 Ia-Schott Mainz-Jena</w:t>
      </w:r>
      <w:r w:rsidR="00AB6318" w:rsidRPr="00375F41">
        <w:rPr>
          <w:vertAlign w:val="superscript"/>
        </w:rPr>
        <w:t>ER</w:t>
      </w:r>
      <w:r w:rsidR="00AB6318" w:rsidRPr="00375F41">
        <w:t xml:space="preserve">Glas (diameter of 0.95 mm) </w:t>
      </w:r>
      <w:r w:rsidR="002E71C3" w:rsidRPr="00375F41">
        <w:t>provided with</w:t>
      </w:r>
      <w:r w:rsidR="00AB6318" w:rsidRPr="00375F41">
        <w:t xml:space="preserve"> a ViscoClock</w:t>
      </w:r>
      <w:r w:rsidR="00AB6318" w:rsidRPr="00375F41">
        <w:rPr>
          <w:vertAlign w:val="superscript"/>
        </w:rPr>
        <w:t xml:space="preserve">® </w:t>
      </w:r>
      <w:r w:rsidR="00AB6318" w:rsidRPr="00375F41">
        <w:t>instrumentation</w:t>
      </w:r>
      <w:r w:rsidR="002E71C3" w:rsidRPr="00375F41">
        <w:t xml:space="preserve"> and</w:t>
      </w:r>
      <w:r w:rsidR="00F200F1" w:rsidRPr="00375F41">
        <w:t xml:space="preserve"> immersed in a </w:t>
      </w:r>
      <w:r w:rsidR="002E71C3" w:rsidRPr="00375F41">
        <w:t xml:space="preserve">thermo-static bath </w:t>
      </w:r>
      <w:r w:rsidR="00F200F1" w:rsidRPr="00375F41">
        <w:t>Lauda</w:t>
      </w:r>
      <w:r w:rsidR="00F200F1" w:rsidRPr="00375F41">
        <w:rPr>
          <w:vertAlign w:val="superscript"/>
        </w:rPr>
        <w:t>®</w:t>
      </w:r>
      <w:r w:rsidR="00F200F1" w:rsidRPr="00375F41">
        <w:t>015T.</w:t>
      </w:r>
      <w:r w:rsidR="00552C82" w:rsidRPr="00375F41">
        <w:t xml:space="preserve"> </w:t>
      </w:r>
      <w:r w:rsidR="00F200F1" w:rsidRPr="00375F41">
        <w:t xml:space="preserve">All data </w:t>
      </w:r>
      <w:r w:rsidR="002E71C3" w:rsidRPr="00375F41">
        <w:t>are</w:t>
      </w:r>
      <w:r w:rsidR="007313A3" w:rsidRPr="00375F41">
        <w:t xml:space="preserve"> given</w:t>
      </w:r>
      <w:r w:rsidR="002E71C3" w:rsidRPr="00375F41">
        <w:t xml:space="preserve"> in Table 1.</w:t>
      </w:r>
    </w:p>
    <w:p w14:paraId="0A966AFE" w14:textId="75D3D513" w:rsidR="00F200F1" w:rsidRPr="00375F41" w:rsidRDefault="00F200F1" w:rsidP="00D739FD">
      <w:pPr>
        <w:pStyle w:val="CETReferencetext"/>
        <w:spacing w:line="360" w:lineRule="auto"/>
      </w:pPr>
      <w:bookmarkStart w:id="1" w:name="_Ref125976856"/>
      <w:r w:rsidRPr="00375F41">
        <w:rPr>
          <w:i/>
          <w:iCs/>
        </w:rPr>
        <w:t xml:space="preserve">Table </w:t>
      </w:r>
      <w:r w:rsidRPr="00375F41">
        <w:rPr>
          <w:i/>
          <w:iCs/>
        </w:rPr>
        <w:fldChar w:fldCharType="begin"/>
      </w:r>
      <w:r w:rsidRPr="00375F41">
        <w:rPr>
          <w:i/>
          <w:iCs/>
        </w:rPr>
        <w:instrText xml:space="preserve"> SEQ Table \* ARABIC </w:instrText>
      </w:r>
      <w:r w:rsidRPr="00375F41">
        <w:rPr>
          <w:i/>
          <w:iCs/>
        </w:rPr>
        <w:fldChar w:fldCharType="separate"/>
      </w:r>
      <w:r w:rsidR="009174FE" w:rsidRPr="00375F41">
        <w:rPr>
          <w:i/>
          <w:iCs/>
          <w:noProof/>
        </w:rPr>
        <w:t>1</w:t>
      </w:r>
      <w:r w:rsidRPr="00375F41">
        <w:rPr>
          <w:i/>
          <w:iCs/>
        </w:rPr>
        <w:fldChar w:fldCharType="end"/>
      </w:r>
      <w:bookmarkEnd w:id="1"/>
      <w:r w:rsidRPr="00375F41">
        <w:rPr>
          <w:i/>
          <w:iCs/>
        </w:rPr>
        <w:t>:</w:t>
      </w:r>
      <w:r w:rsidRPr="00375F41">
        <w:t xml:space="preserve"> Physical properties of </w:t>
      </w:r>
      <w:r w:rsidR="005C593E" w:rsidRPr="00375F41">
        <w:t>sc</w:t>
      </w:r>
      <w:r w:rsidRPr="00375F41">
        <w:t>CO</w:t>
      </w:r>
      <w:r w:rsidRPr="00375F41">
        <w:rPr>
          <w:vertAlign w:val="subscript"/>
        </w:rPr>
        <w:t>2</w:t>
      </w:r>
      <w:r w:rsidRPr="00375F41">
        <w:t>/fish oil for</w:t>
      </w:r>
      <w:r w:rsidR="007D4C9F" w:rsidRPr="00375F41">
        <w:t xml:space="preserve"> the selected </w:t>
      </w:r>
      <w:r w:rsidR="009247F3" w:rsidRPr="00375F41">
        <w:t xml:space="preserve">operating conditions </w:t>
      </w:r>
      <w:r w:rsidR="007D4C9F" w:rsidRPr="00375F41">
        <w:t>(</w:t>
      </w:r>
      <w:r w:rsidR="009908BF" w:rsidRPr="00375F41">
        <w:t>P</w:t>
      </w:r>
      <w:r w:rsidRPr="00375F41">
        <w:t xml:space="preserve"> = 145 bar and T = </w:t>
      </w:r>
      <w:r w:rsidR="007D4C9F" w:rsidRPr="00375F41">
        <w:t>60 °C)</w:t>
      </w:r>
      <w:r w:rsidRPr="00375F41">
        <w:t>.</w:t>
      </w:r>
    </w:p>
    <w:tbl>
      <w:tblPr>
        <w:tblW w:w="6362"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467"/>
        <w:gridCol w:w="1774"/>
        <w:gridCol w:w="2121"/>
      </w:tblGrid>
      <w:tr w:rsidR="007313A3" w:rsidRPr="00375F41" w14:paraId="3457675B" w14:textId="77777777" w:rsidTr="009908BF">
        <w:trPr>
          <w:trHeight w:val="20"/>
        </w:trPr>
        <w:tc>
          <w:tcPr>
            <w:tcW w:w="2467" w:type="dxa"/>
            <w:tcBorders>
              <w:top w:val="single" w:sz="12" w:space="0" w:color="008000"/>
              <w:bottom w:val="single" w:sz="6" w:space="0" w:color="008000"/>
            </w:tcBorders>
            <w:shd w:val="clear" w:color="auto" w:fill="FFFFFF"/>
          </w:tcPr>
          <w:p w14:paraId="479336B0" w14:textId="77777777" w:rsidR="00E924CF" w:rsidRPr="00375F41" w:rsidRDefault="00E924CF" w:rsidP="009E1470">
            <w:pPr>
              <w:pStyle w:val="CETBodytext"/>
              <w:jc w:val="center"/>
              <w:rPr>
                <w:b/>
                <w:bCs/>
                <w:lang w:val="en-GB"/>
              </w:rPr>
            </w:pPr>
          </w:p>
        </w:tc>
        <w:tc>
          <w:tcPr>
            <w:tcW w:w="1774" w:type="dxa"/>
            <w:tcBorders>
              <w:top w:val="single" w:sz="12" w:space="0" w:color="008000"/>
              <w:bottom w:val="single" w:sz="6" w:space="0" w:color="008000"/>
            </w:tcBorders>
            <w:shd w:val="clear" w:color="auto" w:fill="FFFFFF"/>
          </w:tcPr>
          <w:p w14:paraId="75A5E26A" w14:textId="162064D8" w:rsidR="00E924CF" w:rsidRPr="00375F41" w:rsidRDefault="005C593E" w:rsidP="009E1470">
            <w:pPr>
              <w:pStyle w:val="CETBodytext"/>
              <w:jc w:val="left"/>
              <w:rPr>
                <w:b/>
                <w:bCs/>
                <w:lang w:val="en-GB"/>
              </w:rPr>
            </w:pPr>
            <w:r w:rsidRPr="00375F41">
              <w:rPr>
                <w:b/>
                <w:bCs/>
                <w:lang w:val="en-GB"/>
              </w:rPr>
              <w:t>sc</w:t>
            </w:r>
            <w:r w:rsidR="00E924CF" w:rsidRPr="00375F41">
              <w:rPr>
                <w:b/>
                <w:bCs/>
                <w:lang w:val="en-GB"/>
              </w:rPr>
              <w:t>CO</w:t>
            </w:r>
            <w:r w:rsidR="00E924CF" w:rsidRPr="00375F41">
              <w:rPr>
                <w:b/>
                <w:bCs/>
                <w:vertAlign w:val="subscript"/>
                <w:lang w:val="en-GB"/>
              </w:rPr>
              <w:t>2</w:t>
            </w:r>
          </w:p>
        </w:tc>
        <w:tc>
          <w:tcPr>
            <w:tcW w:w="2121" w:type="dxa"/>
            <w:tcBorders>
              <w:top w:val="single" w:sz="12" w:space="0" w:color="008000"/>
              <w:bottom w:val="single" w:sz="6" w:space="0" w:color="008000"/>
            </w:tcBorders>
            <w:shd w:val="clear" w:color="auto" w:fill="FFFFFF"/>
          </w:tcPr>
          <w:p w14:paraId="77EBEC99" w14:textId="77777777" w:rsidR="00E924CF" w:rsidRPr="00375F41" w:rsidRDefault="00E924CF" w:rsidP="009E1470">
            <w:pPr>
              <w:pStyle w:val="CETBodytext"/>
              <w:jc w:val="left"/>
              <w:rPr>
                <w:b/>
                <w:bCs/>
                <w:lang w:val="en-GB"/>
              </w:rPr>
            </w:pPr>
            <w:r w:rsidRPr="00375F41">
              <w:rPr>
                <w:b/>
                <w:bCs/>
                <w:lang w:val="en-GB"/>
              </w:rPr>
              <w:t>Transesterified Fish Oil</w:t>
            </w:r>
          </w:p>
        </w:tc>
      </w:tr>
      <w:tr w:rsidR="007313A3" w:rsidRPr="00375F41" w14:paraId="3F61376B" w14:textId="77777777" w:rsidTr="00E924CF">
        <w:trPr>
          <w:trHeight w:val="802"/>
        </w:trPr>
        <w:tc>
          <w:tcPr>
            <w:tcW w:w="2467" w:type="dxa"/>
            <w:shd w:val="clear" w:color="auto" w:fill="FFFFFF"/>
          </w:tcPr>
          <w:p w14:paraId="1824DF6F" w14:textId="77777777" w:rsidR="00E924CF" w:rsidRPr="00375F41" w:rsidRDefault="00E924CF" w:rsidP="009E1470">
            <w:pPr>
              <w:pStyle w:val="CETBodytext"/>
              <w:rPr>
                <w:lang w:val="en-GB"/>
              </w:rPr>
            </w:pPr>
            <w:r w:rsidRPr="00375F41">
              <w:rPr>
                <w:lang w:val="en-GB"/>
              </w:rPr>
              <w:t>Density [kg m</w:t>
            </w:r>
            <w:r w:rsidRPr="00375F41">
              <w:rPr>
                <w:vertAlign w:val="superscript"/>
                <w:lang w:val="en-GB"/>
              </w:rPr>
              <w:t>-3</w:t>
            </w:r>
            <w:r w:rsidRPr="00375F41">
              <w:rPr>
                <w:lang w:val="en-GB"/>
              </w:rPr>
              <w:t>]</w:t>
            </w:r>
          </w:p>
          <w:p w14:paraId="599C62D7" w14:textId="77777777" w:rsidR="00E924CF" w:rsidRPr="00375F41" w:rsidRDefault="00E924CF" w:rsidP="009E1470">
            <w:pPr>
              <w:pStyle w:val="CETBodytext"/>
              <w:rPr>
                <w:lang w:val="en-GB"/>
              </w:rPr>
            </w:pPr>
            <w:r w:rsidRPr="00375F41">
              <w:rPr>
                <w:lang w:val="en-GB"/>
              </w:rPr>
              <w:t>Viscosity [Pa s]</w:t>
            </w:r>
          </w:p>
          <w:p w14:paraId="5F88B0D0" w14:textId="77777777" w:rsidR="00E924CF" w:rsidRPr="00375F41" w:rsidRDefault="00E924CF" w:rsidP="009E1470">
            <w:pPr>
              <w:pStyle w:val="CETBodytext"/>
              <w:rPr>
                <w:lang w:val="en-GB"/>
              </w:rPr>
            </w:pPr>
            <w:r w:rsidRPr="00375F41">
              <w:rPr>
                <w:lang w:val="en-GB"/>
              </w:rPr>
              <w:t>Surface Tension [N m</w:t>
            </w:r>
            <w:r w:rsidRPr="00375F41">
              <w:rPr>
                <w:vertAlign w:val="superscript"/>
                <w:lang w:val="en-GB"/>
              </w:rPr>
              <w:t>-1</w:t>
            </w:r>
            <w:r w:rsidRPr="00375F41">
              <w:rPr>
                <w:lang w:val="en-GB"/>
              </w:rPr>
              <w:t>]</w:t>
            </w:r>
          </w:p>
          <w:p w14:paraId="19F40C2F" w14:textId="4BB54290" w:rsidR="00E924CF" w:rsidRPr="00375F41" w:rsidRDefault="00E924CF" w:rsidP="009E1470">
            <w:pPr>
              <w:pStyle w:val="CETBodytext"/>
              <w:rPr>
                <w:lang w:val="en-GB"/>
              </w:rPr>
            </w:pPr>
            <w:r w:rsidRPr="00375F41">
              <w:rPr>
                <w:lang w:val="en-GB"/>
              </w:rPr>
              <w:t>Contact Angle [</w:t>
            </w:r>
            <w:r w:rsidR="00ED36EC" w:rsidRPr="00375F41">
              <w:rPr>
                <w:lang w:val="en-GB"/>
              </w:rPr>
              <w:t>deg</w:t>
            </w:r>
            <w:r w:rsidRPr="00375F41">
              <w:rPr>
                <w:lang w:val="en-GB"/>
              </w:rPr>
              <w:t>]</w:t>
            </w:r>
          </w:p>
        </w:tc>
        <w:tc>
          <w:tcPr>
            <w:tcW w:w="1774" w:type="dxa"/>
            <w:shd w:val="clear" w:color="auto" w:fill="FFFFFF"/>
          </w:tcPr>
          <w:p w14:paraId="42841AC6" w14:textId="77777777" w:rsidR="00E924CF" w:rsidRPr="00375F41" w:rsidRDefault="00E924CF" w:rsidP="009E1470">
            <w:pPr>
              <w:pStyle w:val="CETBodytext"/>
              <w:rPr>
                <w:lang w:val="en-GB"/>
              </w:rPr>
            </w:pPr>
            <w:r w:rsidRPr="00375F41">
              <w:rPr>
                <w:lang w:val="en-GB"/>
              </w:rPr>
              <w:t>582.61</w:t>
            </w:r>
          </w:p>
          <w:p w14:paraId="61040481" w14:textId="05F8A3B4" w:rsidR="00E924CF" w:rsidRPr="00375F41" w:rsidRDefault="00E924CF" w:rsidP="009E1470">
            <w:pPr>
              <w:pStyle w:val="CETBodytext"/>
              <w:rPr>
                <w:lang w:val="en-GB"/>
              </w:rPr>
            </w:pPr>
            <w:r w:rsidRPr="00375F41">
              <w:rPr>
                <w:lang w:val="en-GB"/>
              </w:rPr>
              <w:t>4.36</w:t>
            </w:r>
            <w:r w:rsidR="005C593E" w:rsidRPr="00375F41">
              <w:rPr>
                <w:rFonts w:cs="Arial"/>
                <w:lang w:val="en-GB"/>
              </w:rPr>
              <w:t>·</w:t>
            </w:r>
            <w:r w:rsidR="005C593E" w:rsidRPr="00375F41">
              <w:rPr>
                <w:lang w:val="en-GB"/>
              </w:rPr>
              <w:t>10</w:t>
            </w:r>
            <w:r w:rsidR="005C593E" w:rsidRPr="00375F41">
              <w:rPr>
                <w:vertAlign w:val="superscript"/>
                <w:lang w:val="en-GB"/>
              </w:rPr>
              <w:t>-5</w:t>
            </w:r>
          </w:p>
          <w:p w14:paraId="722DBC40" w14:textId="77777777" w:rsidR="00E924CF" w:rsidRPr="00375F41" w:rsidRDefault="00E924CF" w:rsidP="009E1470">
            <w:pPr>
              <w:pStyle w:val="CETBodytext"/>
              <w:rPr>
                <w:lang w:val="en-GB"/>
              </w:rPr>
            </w:pPr>
          </w:p>
        </w:tc>
        <w:tc>
          <w:tcPr>
            <w:tcW w:w="2121" w:type="dxa"/>
            <w:shd w:val="clear" w:color="auto" w:fill="FFFFFF"/>
          </w:tcPr>
          <w:p w14:paraId="5F9BD8F6" w14:textId="04A5B799" w:rsidR="00E924CF" w:rsidRPr="00375F41" w:rsidRDefault="00E924CF" w:rsidP="009E1470">
            <w:pPr>
              <w:pStyle w:val="CETBodytext"/>
              <w:rPr>
                <w:lang w:val="en-GB"/>
              </w:rPr>
            </w:pPr>
            <w:r w:rsidRPr="00375F41">
              <w:rPr>
                <w:lang w:val="en-GB"/>
              </w:rPr>
              <w:t>884</w:t>
            </w:r>
          </w:p>
          <w:p w14:paraId="78DF3CFD" w14:textId="1B3FF398" w:rsidR="00E924CF" w:rsidRPr="00375F41" w:rsidRDefault="00E924CF" w:rsidP="009E1470">
            <w:pPr>
              <w:pStyle w:val="CETBodytext"/>
              <w:rPr>
                <w:lang w:val="en-GB"/>
              </w:rPr>
            </w:pPr>
            <w:r w:rsidRPr="00375F41">
              <w:rPr>
                <w:lang w:val="en-GB"/>
              </w:rPr>
              <w:t>2.72</w:t>
            </w:r>
            <w:r w:rsidR="00005F06" w:rsidRPr="00375F41">
              <w:rPr>
                <w:rFonts w:cs="Arial"/>
                <w:lang w:val="en-GB"/>
              </w:rPr>
              <w:t>·</w:t>
            </w:r>
            <w:r w:rsidR="00005F06" w:rsidRPr="00375F41">
              <w:rPr>
                <w:lang w:val="en-GB"/>
              </w:rPr>
              <w:t>10</w:t>
            </w:r>
            <w:r w:rsidR="00005F06" w:rsidRPr="00375F41">
              <w:rPr>
                <w:vertAlign w:val="superscript"/>
                <w:lang w:val="en-GB"/>
              </w:rPr>
              <w:t>-3</w:t>
            </w:r>
          </w:p>
          <w:p w14:paraId="2733BE22" w14:textId="1167109F" w:rsidR="00E924CF" w:rsidRPr="00375F41" w:rsidRDefault="00E924CF" w:rsidP="009E1470">
            <w:pPr>
              <w:pStyle w:val="CETBodytext"/>
              <w:rPr>
                <w:lang w:val="en-GB"/>
              </w:rPr>
            </w:pPr>
            <w:r w:rsidRPr="00375F41">
              <w:rPr>
                <w:lang w:val="en-GB"/>
              </w:rPr>
              <w:t>5.68</w:t>
            </w:r>
            <w:r w:rsidR="005C593E" w:rsidRPr="00375F41">
              <w:rPr>
                <w:rFonts w:cs="Arial"/>
                <w:lang w:val="en-GB"/>
              </w:rPr>
              <w:t>·</w:t>
            </w:r>
            <w:r w:rsidR="005C593E" w:rsidRPr="00375F41">
              <w:rPr>
                <w:lang w:val="en-GB"/>
              </w:rPr>
              <w:t>10</w:t>
            </w:r>
            <w:r w:rsidR="005C593E" w:rsidRPr="00375F41">
              <w:rPr>
                <w:vertAlign w:val="superscript"/>
                <w:lang w:val="en-GB"/>
              </w:rPr>
              <w:t>-4</w:t>
            </w:r>
          </w:p>
          <w:p w14:paraId="0711DA86" w14:textId="658D3587" w:rsidR="00E924CF" w:rsidRPr="00375F41" w:rsidRDefault="00ED36EC" w:rsidP="009E1470">
            <w:pPr>
              <w:pStyle w:val="CETBodytext"/>
              <w:rPr>
                <w:lang w:val="en-GB"/>
              </w:rPr>
            </w:pPr>
            <w:r w:rsidRPr="00375F41">
              <w:rPr>
                <w:lang w:val="en-GB"/>
              </w:rPr>
              <w:t>30</w:t>
            </w:r>
          </w:p>
        </w:tc>
      </w:tr>
    </w:tbl>
    <w:p w14:paraId="4CDCFECF" w14:textId="5F93BB43" w:rsidR="000B25AF" w:rsidRPr="00375F41" w:rsidRDefault="000B25AF" w:rsidP="009E1470">
      <w:pPr>
        <w:pStyle w:val="CETHeading1"/>
      </w:pPr>
      <w:r w:rsidRPr="00375F41">
        <w:t>Numerical simulation</w:t>
      </w:r>
    </w:p>
    <w:p w14:paraId="526A30C9" w14:textId="3869EAA3" w:rsidR="00A97819" w:rsidRPr="00375F41" w:rsidRDefault="00A97819" w:rsidP="00A97819">
      <w:pPr>
        <w:pStyle w:val="CETBodytext"/>
      </w:pPr>
      <w:r w:rsidRPr="00375F41">
        <w:t xml:space="preserve">The VOF formulation models two or more immiscible phases by solving the momentum equations of each of the fluids by using the commercial CFD code </w:t>
      </w:r>
      <w:r w:rsidRPr="00375F41">
        <w:rPr>
          <w:i/>
          <w:iCs/>
        </w:rPr>
        <w:t>Ansys</w:t>
      </w:r>
      <w:r w:rsidR="004A79CA" w:rsidRPr="00375F41">
        <w:rPr>
          <w:i/>
          <w:iCs/>
        </w:rPr>
        <w:t xml:space="preserve"> </w:t>
      </w:r>
      <w:r w:rsidRPr="00375F41">
        <w:rPr>
          <w:i/>
          <w:iCs/>
        </w:rPr>
        <w:t>Fluent</w:t>
      </w:r>
      <w:r w:rsidRPr="00375F41">
        <w:rPr>
          <w:vertAlign w:val="superscript"/>
        </w:rPr>
        <w:t>®</w:t>
      </w:r>
      <w:r w:rsidRPr="00375F41">
        <w:t xml:space="preserve"> v.18.1</w:t>
      </w:r>
      <w:r w:rsidR="004A79CA" w:rsidRPr="00375F41">
        <w:t xml:space="preserve"> </w:t>
      </w:r>
      <w:r w:rsidR="00E924CF" w:rsidRPr="00375F41">
        <w:fldChar w:fldCharType="begin" w:fldLock="1"/>
      </w:r>
      <w:r w:rsidR="00E924CF" w:rsidRPr="00375F41">
        <w:instrText>ADDIN CSL_CITATION {"citationItems":[{"id":"ITEM-1","itemData":{"abstract":"Моя статья об ANSYS FLUENT и рассчёте с помощью него плёночного охлаждения","author":[{"dropping-particle":"","family":"ANSYS Inc.","given":"","non-dropping-particle":"","parse-names":false,"suffix":""}],"container-title":"ANSYS Inc., USA","id":"ITEM-1","issue":"November","issued":{"date-parts":[["2013"]]},"page":"814","title":"ANSYS Fluent Theory Guide","type":"article-journal","volume":"15317"},"uris":["http://www.mendeley.com/documents/?uuid=8b16f053-1608-49ce-84c2-71b2f01a5a3d"]}],"mendeley":{"formattedCitation":"(ANSYS Inc., 2013)","plainTextFormattedCitation":"(ANSYS Inc., 2013)","previouslyFormattedCitation":"(ANSYS Inc., 2013)"},"properties":{"noteIndex":0},"schema":"https://github.com/citation-style-language/schema/raw/master/csl-citation.json"}</w:instrText>
      </w:r>
      <w:r w:rsidR="00E924CF" w:rsidRPr="00375F41">
        <w:fldChar w:fldCharType="separate"/>
      </w:r>
      <w:r w:rsidR="00E924CF" w:rsidRPr="00375F41">
        <w:rPr>
          <w:noProof/>
        </w:rPr>
        <w:t>(ANSYS Inc., 2013)</w:t>
      </w:r>
      <w:r w:rsidR="00E924CF" w:rsidRPr="00375F41">
        <w:fldChar w:fldCharType="end"/>
      </w:r>
      <w:r w:rsidRPr="00375F41">
        <w:t>.</w:t>
      </w:r>
      <w:r w:rsidR="00392AE3" w:rsidRPr="00375F41">
        <w:t xml:space="preserve"> </w:t>
      </w:r>
      <w:r w:rsidRPr="00375F41">
        <w:t>In this study, the VOF model solve</w:t>
      </w:r>
      <w:r w:rsidR="00005F06" w:rsidRPr="00375F41">
        <w:t>d</w:t>
      </w:r>
      <w:r w:rsidRPr="00375F41">
        <w:t xml:space="preserve"> the transport equations for two </w:t>
      </w:r>
      <w:r w:rsidR="00005F06" w:rsidRPr="00375F41">
        <w:t>E</w:t>
      </w:r>
      <w:r w:rsidRPr="00375F41">
        <w:t>ulerian phases</w:t>
      </w:r>
      <w:r w:rsidR="00AB3565" w:rsidRPr="00375F41">
        <w:t xml:space="preserve">, </w:t>
      </w:r>
      <w:r w:rsidR="005C593E" w:rsidRPr="00375F41">
        <w:t>sc</w:t>
      </w:r>
      <w:r w:rsidR="00AB3565" w:rsidRPr="00375F41">
        <w:t>CO</w:t>
      </w:r>
      <w:r w:rsidR="00AB3565" w:rsidRPr="00375F41">
        <w:rPr>
          <w:vertAlign w:val="subscript"/>
        </w:rPr>
        <w:t>2</w:t>
      </w:r>
      <w:r w:rsidR="00AB3565" w:rsidRPr="00375F41">
        <w:t xml:space="preserve"> and </w:t>
      </w:r>
      <w:r w:rsidR="007313A3" w:rsidRPr="00375F41">
        <w:t>transesterified</w:t>
      </w:r>
      <w:r w:rsidR="00AB3565" w:rsidRPr="00375F41">
        <w:t xml:space="preserve"> fish oil</w:t>
      </w:r>
      <w:r w:rsidRPr="00375F41">
        <w:t xml:space="preserve">. The volume fraction </w:t>
      </w:r>
      <w:r w:rsidR="00507884" w:rsidRPr="00375F41">
        <w:t>is</w:t>
      </w:r>
      <w:r w:rsidR="004A79CA" w:rsidRPr="00375F41">
        <w:t xml:space="preserve"> </w:t>
      </w:r>
      <w:r w:rsidRPr="00375F41">
        <w:t xml:space="preserve">solved </w:t>
      </w:r>
      <w:r w:rsidR="00005F06" w:rsidRPr="00375F41">
        <w:t>by the explicit method</w:t>
      </w:r>
      <w:r w:rsidRPr="00375F41">
        <w:t xml:space="preserve">, </w:t>
      </w:r>
      <w:r w:rsidR="00005F06" w:rsidRPr="00375F41">
        <w:t xml:space="preserve">which </w:t>
      </w:r>
      <w:r w:rsidRPr="00375F41">
        <w:t>exhibits a better numerical accuracy compared to the implicit</w:t>
      </w:r>
      <w:r w:rsidR="00392AE3" w:rsidRPr="00375F41">
        <w:t xml:space="preserve"> </w:t>
      </w:r>
      <w:r w:rsidRPr="00375F41">
        <w:t>formulation</w:t>
      </w:r>
      <w:r w:rsidR="00005F06" w:rsidRPr="00375F41">
        <w:t>. T</w:t>
      </w:r>
      <w:r w:rsidR="00853109" w:rsidRPr="00375F41">
        <w:t xml:space="preserve">he maximum Courant number allowed near the free surface </w:t>
      </w:r>
      <w:r w:rsidR="00507884" w:rsidRPr="00375F41">
        <w:t>is</w:t>
      </w:r>
      <w:r w:rsidR="00853109" w:rsidRPr="00375F41">
        <w:t xml:space="preserve"> set </w:t>
      </w:r>
      <w:r w:rsidR="00005F06" w:rsidRPr="00375F41">
        <w:t>to 0.25</w:t>
      </w:r>
      <w:r w:rsidRPr="00375F41">
        <w:t xml:space="preserve">. </w:t>
      </w:r>
      <w:r w:rsidR="00853109" w:rsidRPr="00375F41">
        <w:t>To</w:t>
      </w:r>
      <w:r w:rsidRPr="00375F41">
        <w:t xml:space="preserve"> model the interface </w:t>
      </w:r>
      <w:r w:rsidR="00005F06" w:rsidRPr="00375F41">
        <w:t>between</w:t>
      </w:r>
      <w:r w:rsidRPr="00375F41">
        <w:t xml:space="preserve"> the two phases, the sharp</w:t>
      </w:r>
      <w:r w:rsidR="00392AE3" w:rsidRPr="00375F41">
        <w:t xml:space="preserve"> </w:t>
      </w:r>
      <w:r w:rsidRPr="00375F41">
        <w:t xml:space="preserve">interface model </w:t>
      </w:r>
      <w:r w:rsidR="00507884" w:rsidRPr="00375F41">
        <w:t>is</w:t>
      </w:r>
      <w:r w:rsidRPr="00375F41">
        <w:t xml:space="preserve"> </w:t>
      </w:r>
      <w:r w:rsidR="00507884" w:rsidRPr="00375F41">
        <w:t>used,</w:t>
      </w:r>
      <w:r w:rsidRPr="00375F41">
        <w:t xml:space="preserve"> </w:t>
      </w:r>
      <w:r w:rsidR="00507884" w:rsidRPr="00375F41">
        <w:t>since</w:t>
      </w:r>
      <w:r w:rsidRPr="00375F41">
        <w:t xml:space="preserve"> a distinct interface is present between</w:t>
      </w:r>
      <w:r w:rsidR="00392AE3" w:rsidRPr="00375F41">
        <w:t xml:space="preserve"> </w:t>
      </w:r>
      <w:r w:rsidRPr="00375F41">
        <w:t>the supercritical and the liquid phase</w:t>
      </w:r>
      <w:r w:rsidR="00005F06" w:rsidRPr="00375F41">
        <w:t>s</w:t>
      </w:r>
      <w:r w:rsidRPr="00375F41">
        <w:t>. The volume fraction cutoff</w:t>
      </w:r>
      <w:r w:rsidR="00392AE3" w:rsidRPr="00375F41">
        <w:t xml:space="preserve"> </w:t>
      </w:r>
      <w:r w:rsidR="00507884" w:rsidRPr="00375F41">
        <w:t>is</w:t>
      </w:r>
      <w:r w:rsidRPr="00375F41">
        <w:t xml:space="preserve"> set to </w:t>
      </w:r>
      <w:r w:rsidR="00005F06" w:rsidRPr="00375F41">
        <w:t>10</w:t>
      </w:r>
      <w:r w:rsidR="00005F06" w:rsidRPr="00375F41">
        <w:rPr>
          <w:vertAlign w:val="superscript"/>
        </w:rPr>
        <w:t>-6</w:t>
      </w:r>
      <w:r w:rsidRPr="00375F41">
        <w:t xml:space="preserve">. </w:t>
      </w:r>
      <w:r w:rsidR="00507884" w:rsidRPr="00375F41">
        <w:t>In vector formulation, t</w:t>
      </w:r>
      <w:r w:rsidR="00005F06" w:rsidRPr="00375F41">
        <w:t xml:space="preserve">he </w:t>
      </w:r>
      <w:r w:rsidR="00392AE3" w:rsidRPr="00375F41">
        <w:t xml:space="preserve">momentum </w:t>
      </w:r>
      <w:r w:rsidR="00005F06" w:rsidRPr="00375F41">
        <w:t xml:space="preserve">(Navier-Stokes) </w:t>
      </w:r>
      <w:r w:rsidR="00392AE3" w:rsidRPr="00375F41">
        <w:t>equation</w:t>
      </w:r>
      <w:r w:rsidR="00507884" w:rsidRPr="00375F41">
        <w:t xml:space="preserve">s </w:t>
      </w:r>
      <w:r w:rsidRPr="00375F41">
        <w:t xml:space="preserve">solved </w:t>
      </w:r>
      <w:r w:rsidR="00507884" w:rsidRPr="00375F41">
        <w:t>are</w:t>
      </w:r>
      <w:r w:rsidRPr="00375F41">
        <w:t xml:space="preserve">: </w:t>
      </w:r>
    </w:p>
    <w:p w14:paraId="5F640F59" w14:textId="029923A2" w:rsidR="00853109" w:rsidRPr="00375F41" w:rsidRDefault="007E7946" w:rsidP="00853109">
      <w:pPr>
        <w:pStyle w:val="CETEquation"/>
      </w:pPr>
      <m:oMath>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r>
              <w:rPr>
                <w:rFonts w:ascii="Cambria Math" w:hAnsi="Cambria Math"/>
              </w:rPr>
              <m:t>ρ</m:t>
            </m:r>
            <m:r>
              <m:rPr>
                <m:sty m:val="p"/>
              </m:rPr>
              <w:rPr>
                <w:rFonts w:ascii="Cambria Math" w:hAnsi="Cambria Math"/>
              </w:rPr>
              <m:t xml:space="preserve"> </m:t>
            </m:r>
            <m:acc>
              <m:accPr>
                <m:chr m:val="⃗"/>
                <m:ctrlPr>
                  <w:rPr>
                    <w:rFonts w:ascii="Cambria Math" w:hAnsi="Cambria Math"/>
                  </w:rPr>
                </m:ctrlPr>
              </m:accPr>
              <m:e>
                <m:r>
                  <m:rPr>
                    <m:sty m:val="bi"/>
                  </m:rPr>
                  <w:rPr>
                    <w:rFonts w:ascii="Cambria Math" w:hAnsi="Cambria Math"/>
                  </w:rPr>
                  <m:t>u</m:t>
                </m:r>
              </m:e>
            </m:acc>
          </m:e>
        </m:d>
        <m:r>
          <m:rPr>
            <m:sty m:val="p"/>
          </m:rPr>
          <w:rPr>
            <w:rFonts w:ascii="Cambria Math" w:hAnsi="Cambria Math"/>
          </w:rPr>
          <m:t>+∇∙</m:t>
        </m:r>
        <m:d>
          <m:dPr>
            <m:ctrlPr>
              <w:rPr>
                <w:rFonts w:ascii="Cambria Math" w:hAnsi="Cambria Math"/>
              </w:rPr>
            </m:ctrlPr>
          </m:dPr>
          <m:e>
            <m:r>
              <w:rPr>
                <w:rFonts w:ascii="Cambria Math" w:hAnsi="Cambria Math"/>
              </w:rPr>
              <m:t>ρ</m:t>
            </m:r>
            <m:r>
              <m:rPr>
                <m:sty m:val="p"/>
              </m:rPr>
              <w:rPr>
                <w:rFonts w:ascii="Cambria Math" w:hAnsi="Cambria Math"/>
              </w:rPr>
              <m:t xml:space="preserve"> </m:t>
            </m:r>
            <m:acc>
              <m:accPr>
                <m:chr m:val="⃗"/>
                <m:ctrlPr>
                  <w:rPr>
                    <w:rFonts w:ascii="Cambria Math" w:hAnsi="Cambria Math"/>
                  </w:rPr>
                </m:ctrlPr>
              </m:accPr>
              <m:e>
                <m:r>
                  <m:rPr>
                    <m:sty m:val="bi"/>
                  </m:rPr>
                  <w:rPr>
                    <w:rFonts w:ascii="Cambria Math" w:hAnsi="Cambria Math"/>
                  </w:rPr>
                  <m:t>u</m:t>
                </m:r>
              </m:e>
            </m:acc>
            <m:r>
              <m:rPr>
                <m:sty m:val="p"/>
              </m:rPr>
              <w:rPr>
                <w:rFonts w:ascii="Cambria Math" w:hAnsi="Cambria Math"/>
              </w:rPr>
              <m:t xml:space="preserve"> </m:t>
            </m:r>
            <m:acc>
              <m:accPr>
                <m:chr m:val="⃗"/>
                <m:ctrlPr>
                  <w:rPr>
                    <w:rFonts w:ascii="Cambria Math" w:hAnsi="Cambria Math"/>
                  </w:rPr>
                </m:ctrlPr>
              </m:accPr>
              <m:e>
                <m:r>
                  <m:rPr>
                    <m:sty m:val="bi"/>
                  </m:rPr>
                  <w:rPr>
                    <w:rFonts w:ascii="Cambria Math" w:hAnsi="Cambria Math"/>
                  </w:rPr>
                  <m:t>u</m:t>
                </m:r>
              </m:e>
            </m:acc>
            <m:ctrlPr>
              <w:rPr>
                <w:rFonts w:ascii="Cambria Math" w:hAnsi="Cambria Math"/>
                <w:b/>
              </w:rPr>
            </m:ctrlPr>
          </m:e>
        </m:d>
        <m:r>
          <m:rPr>
            <m:sty m:val="p"/>
          </m:rPr>
          <w:rPr>
            <w:rFonts w:ascii="Cambria Math" w:hAnsi="Cambria Math"/>
          </w:rPr>
          <m:t>=-∇∙</m:t>
        </m:r>
        <m:r>
          <w:rPr>
            <w:rFonts w:ascii="Cambria Math" w:hAnsi="Cambria Math"/>
          </w:rPr>
          <m:t>P</m:t>
        </m:r>
        <m:r>
          <m:rPr>
            <m:sty m:val="p"/>
          </m:rPr>
          <w:rPr>
            <w:rFonts w:ascii="Cambria Math" w:hAnsi="Cambria Math"/>
          </w:rPr>
          <m:t>+∇∙</m:t>
        </m:r>
        <m:d>
          <m:dPr>
            <m:begChr m:val="["/>
            <m:endChr m:val="]"/>
            <m:ctrlPr>
              <w:rPr>
                <w:rFonts w:ascii="Cambria Math" w:hAnsi="Cambria Math"/>
              </w:rPr>
            </m:ctrlPr>
          </m:dPr>
          <m:e>
            <m:r>
              <w:rPr>
                <w:rFonts w:ascii="Cambria Math" w:hAnsi="Cambria Math"/>
              </w:rPr>
              <m:t xml:space="preserve">μ </m:t>
            </m:r>
            <m:d>
              <m:dPr>
                <m:ctrlPr>
                  <w:rPr>
                    <w:rFonts w:ascii="Cambria Math" w:hAnsi="Cambria Math"/>
                  </w:rPr>
                </m:ctrlPr>
              </m:dPr>
              <m:e>
                <m:r>
                  <m:rPr>
                    <m:sty m:val="p"/>
                  </m:rPr>
                  <w:rPr>
                    <w:rFonts w:ascii="Cambria Math" w:hAnsi="Cambria Math"/>
                  </w:rPr>
                  <m:t xml:space="preserve">∇ </m:t>
                </m:r>
                <m:acc>
                  <m:accPr>
                    <m:chr m:val="⃗"/>
                    <m:ctrlPr>
                      <w:rPr>
                        <w:rFonts w:ascii="Cambria Math" w:hAnsi="Cambria Math"/>
                      </w:rPr>
                    </m:ctrlPr>
                  </m:accPr>
                  <m:e>
                    <m:r>
                      <m:rPr>
                        <m:sty m:val="bi"/>
                      </m:rPr>
                      <w:rPr>
                        <w:rFonts w:ascii="Cambria Math" w:hAnsi="Cambria Math"/>
                      </w:rPr>
                      <m:t>u</m:t>
                    </m:r>
                  </m:e>
                </m:acc>
                <m:r>
                  <m:rPr>
                    <m:sty m:val="p"/>
                  </m:rPr>
                  <w:rPr>
                    <w:rFonts w:ascii="Cambria Math" w:hAnsi="Cambria Math"/>
                  </w:rPr>
                  <m:t>+∇</m:t>
                </m:r>
                <m:sSup>
                  <m:sSupPr>
                    <m:ctrlPr>
                      <w:rPr>
                        <w:rFonts w:ascii="Cambria Math" w:hAnsi="Cambria Math"/>
                      </w:rPr>
                    </m:ctrlPr>
                  </m:sSupPr>
                  <m:e>
                    <m:r>
                      <m:rPr>
                        <m:sty m:val="p"/>
                      </m:rPr>
                      <w:rPr>
                        <w:rFonts w:ascii="Cambria Math" w:hAnsi="Cambria Math"/>
                      </w:rPr>
                      <m:t xml:space="preserve"> </m:t>
                    </m:r>
                    <m:acc>
                      <m:accPr>
                        <m:chr m:val="⃗"/>
                        <m:ctrlPr>
                          <w:rPr>
                            <w:rFonts w:ascii="Cambria Math" w:hAnsi="Cambria Math"/>
                          </w:rPr>
                        </m:ctrlPr>
                      </m:accPr>
                      <m:e>
                        <m:r>
                          <m:rPr>
                            <m:sty m:val="bi"/>
                          </m:rPr>
                          <w:rPr>
                            <w:rFonts w:ascii="Cambria Math" w:hAnsi="Cambria Math"/>
                          </w:rPr>
                          <m:t>u</m:t>
                        </m:r>
                      </m:e>
                    </m:acc>
                  </m:e>
                  <m:sup>
                    <m:r>
                      <w:rPr>
                        <w:rFonts w:ascii="Cambria Math" w:hAnsi="Cambria Math"/>
                      </w:rPr>
                      <m:t>T</m:t>
                    </m:r>
                  </m:sup>
                </m:sSup>
              </m:e>
            </m:d>
          </m:e>
        </m:d>
        <m:r>
          <m:rPr>
            <m:sty m:val="p"/>
          </m:rPr>
          <w:rPr>
            <w:rFonts w:ascii="Cambria Math" w:hAnsi="Cambria Math"/>
          </w:rPr>
          <m:t>+</m:t>
        </m:r>
        <m:r>
          <w:rPr>
            <w:rFonts w:ascii="Cambria Math" w:hAnsi="Cambria Math"/>
          </w:rPr>
          <m:t>ρ</m:t>
        </m:r>
        <m:r>
          <m:rPr>
            <m:sty m:val="p"/>
          </m:rPr>
          <w:rPr>
            <w:rFonts w:ascii="Cambria Math" w:hAnsi="Cambria Math"/>
          </w:rPr>
          <m:t xml:space="preserve"> </m:t>
        </m:r>
        <m:acc>
          <m:accPr>
            <m:chr m:val="⃗"/>
            <m:ctrlPr>
              <w:rPr>
                <w:rFonts w:ascii="Cambria Math" w:hAnsi="Cambria Math"/>
              </w:rPr>
            </m:ctrlPr>
          </m:accPr>
          <m:e>
            <m:r>
              <m:rPr>
                <m:sty m:val="bi"/>
              </m:rPr>
              <w:rPr>
                <w:rFonts w:ascii="Cambria Math" w:hAnsi="Cambria Math"/>
              </w:rPr>
              <m:t>g</m:t>
            </m:r>
          </m:e>
        </m:acc>
        <m:r>
          <m:rPr>
            <m:sty m:val="p"/>
          </m:rPr>
          <w:rPr>
            <w:rFonts w:ascii="Cambria Math" w:hAnsi="Cambria Math"/>
          </w:rPr>
          <m:t>+</m:t>
        </m:r>
        <m:acc>
          <m:accPr>
            <m:chr m:val="⃗"/>
            <m:ctrlPr>
              <w:rPr>
                <w:rFonts w:ascii="Cambria Math" w:hAnsi="Cambria Math"/>
              </w:rPr>
            </m:ctrlPr>
          </m:accPr>
          <m:e>
            <m:r>
              <m:rPr>
                <m:sty m:val="bi"/>
              </m:rPr>
              <w:rPr>
                <w:rFonts w:ascii="Cambria Math" w:hAnsi="Cambria Math"/>
              </w:rPr>
              <m:t>F</m:t>
            </m:r>
          </m:e>
        </m:acc>
      </m:oMath>
      <w:r w:rsidR="00853109" w:rsidRPr="00375F41">
        <w:t xml:space="preserve">                                                                           </w:t>
      </w:r>
      <w:r w:rsidR="00AB3565" w:rsidRPr="00375F41">
        <w:rPr>
          <w:lang w:val="en-US"/>
        </w:rPr>
        <w:t>(4)</w:t>
      </w:r>
    </w:p>
    <w:p w14:paraId="0091C31C" w14:textId="4894BEC5" w:rsidR="00853109" w:rsidRPr="00375F41" w:rsidRDefault="00853109" w:rsidP="00853109">
      <w:pPr>
        <w:pStyle w:val="CETEquation"/>
        <w:jc w:val="both"/>
        <w:rPr>
          <w:lang w:val="en-US"/>
        </w:rPr>
      </w:pPr>
      <w:r w:rsidRPr="00375F41">
        <w:rPr>
          <w:lang w:val="en-US"/>
        </w:rPr>
        <w:t>In Eq(</w:t>
      </w:r>
      <w:r w:rsidR="00AB3565" w:rsidRPr="00375F41">
        <w:rPr>
          <w:lang w:val="en-US"/>
        </w:rPr>
        <w:t>4</w:t>
      </w:r>
      <w:r w:rsidRPr="00375F41">
        <w:rPr>
          <w:lang w:val="en-US"/>
        </w:rPr>
        <w:t xml:space="preserve">), </w:t>
      </w:r>
      <m:oMath>
        <m:r>
          <w:rPr>
            <w:rFonts w:ascii="Cambria Math" w:hAnsi="Cambria Math"/>
            <w:lang w:val="en-US"/>
          </w:rPr>
          <m:t>ρ</m:t>
        </m:r>
      </m:oMath>
      <w:r w:rsidRPr="00375F41">
        <w:rPr>
          <w:lang w:val="en-US"/>
        </w:rPr>
        <w:t xml:space="preserve"> and </w:t>
      </w:r>
      <m:oMath>
        <m:acc>
          <m:accPr>
            <m:chr m:val="⃗"/>
            <m:ctrlPr>
              <w:rPr>
                <w:rFonts w:ascii="Cambria Math" w:hAnsi="Cambria Math"/>
              </w:rPr>
            </m:ctrlPr>
          </m:accPr>
          <m:e>
            <m:r>
              <m:rPr>
                <m:sty m:val="bi"/>
              </m:rPr>
              <w:rPr>
                <w:rFonts w:ascii="Cambria Math" w:hAnsi="Cambria Math"/>
              </w:rPr>
              <m:t>u</m:t>
            </m:r>
          </m:e>
        </m:acc>
      </m:oMath>
      <w:r w:rsidRPr="00375F41">
        <w:rPr>
          <w:lang w:val="en-US"/>
        </w:rPr>
        <w:t xml:space="preserve"> deﬁne the local density and the velocity vector, </w:t>
      </w:r>
      <m:oMath>
        <m:r>
          <w:rPr>
            <w:rFonts w:ascii="Cambria Math" w:hAnsi="Cambria Math"/>
          </w:rPr>
          <m:t>μ</m:t>
        </m:r>
      </m:oMath>
      <w:r w:rsidRPr="00375F41">
        <w:rPr>
          <w:lang w:val="en-US"/>
        </w:rPr>
        <w:t xml:space="preserve"> is the viscosity of the ﬂuid, </w:t>
      </w:r>
      <m:oMath>
        <m:acc>
          <m:accPr>
            <m:chr m:val="⃗"/>
            <m:ctrlPr>
              <w:rPr>
                <w:rFonts w:ascii="Cambria Math" w:hAnsi="Cambria Math"/>
              </w:rPr>
            </m:ctrlPr>
          </m:accPr>
          <m:e>
            <m:r>
              <m:rPr>
                <m:sty m:val="bi"/>
              </m:rPr>
              <w:rPr>
                <w:rFonts w:ascii="Cambria Math" w:hAnsi="Cambria Math"/>
              </w:rPr>
              <m:t>g</m:t>
            </m:r>
          </m:e>
        </m:acc>
      </m:oMath>
      <w:r w:rsidRPr="00375F41">
        <w:rPr>
          <w:lang w:val="en-US"/>
        </w:rPr>
        <w:t xml:space="preserve"> is the gravitational acceleration vector. </w:t>
      </w:r>
      <m:oMath>
        <m:r>
          <w:rPr>
            <w:rFonts w:ascii="Cambria Math" w:hAnsi="Cambria Math"/>
          </w:rPr>
          <m:t>P</m:t>
        </m:r>
      </m:oMath>
      <w:r w:rsidRPr="00375F41">
        <w:rPr>
          <w:lang w:val="en-US"/>
        </w:rPr>
        <w:t xml:space="preserve"> deﬁnes the pressure and </w:t>
      </w:r>
      <m:oMath>
        <m:acc>
          <m:accPr>
            <m:chr m:val="⃗"/>
            <m:ctrlPr>
              <w:rPr>
                <w:rFonts w:ascii="Cambria Math" w:hAnsi="Cambria Math"/>
              </w:rPr>
            </m:ctrlPr>
          </m:accPr>
          <m:e>
            <m:r>
              <m:rPr>
                <m:sty m:val="bi"/>
              </m:rPr>
              <w:rPr>
                <w:rFonts w:ascii="Cambria Math" w:hAnsi="Cambria Math"/>
              </w:rPr>
              <m:t>F</m:t>
            </m:r>
          </m:e>
        </m:acc>
      </m:oMath>
      <w:r w:rsidRPr="00375F41">
        <w:rPr>
          <w:lang w:val="en-US"/>
        </w:rPr>
        <w:t xml:space="preserve"> is the source term. </w:t>
      </w:r>
      <m:oMath>
        <m:acc>
          <m:accPr>
            <m:chr m:val="⃗"/>
            <m:ctrlPr>
              <w:rPr>
                <w:rFonts w:ascii="Cambria Math" w:hAnsi="Cambria Math"/>
              </w:rPr>
            </m:ctrlPr>
          </m:accPr>
          <m:e>
            <m:r>
              <m:rPr>
                <m:sty m:val="bi"/>
              </m:rPr>
              <w:rPr>
                <w:rFonts w:ascii="Cambria Math" w:hAnsi="Cambria Math"/>
              </w:rPr>
              <m:t>F</m:t>
            </m:r>
          </m:e>
        </m:acc>
      </m:oMath>
      <w:r w:rsidRPr="00375F41">
        <w:rPr>
          <w:lang w:val="en-US"/>
        </w:rPr>
        <w:t xml:space="preserve"> also contains model-dependent source terms. The local density </w:t>
      </w:r>
      <w:r w:rsidR="00507884" w:rsidRPr="00375F41">
        <w:rPr>
          <w:lang w:val="en-US"/>
        </w:rPr>
        <w:t>is</w:t>
      </w:r>
      <w:r w:rsidRPr="00375F41">
        <w:rPr>
          <w:lang w:val="en-US"/>
        </w:rPr>
        <w:t xml:space="preserve"> calculated by</w:t>
      </w:r>
      <w:r w:rsidR="004A79CA" w:rsidRPr="00375F41">
        <w:rPr>
          <w:lang w:val="en-US"/>
        </w:rPr>
        <w:t>:</w:t>
      </w:r>
      <w:r w:rsidR="00077B28" w:rsidRPr="00375F41">
        <w:rPr>
          <w:lang w:val="en-US"/>
        </w:rPr>
        <w:t xml:space="preserve"> </w:t>
      </w:r>
    </w:p>
    <w:p w14:paraId="2B1DB3D9" w14:textId="77777777" w:rsidR="00AB3565" w:rsidRPr="00375F41" w:rsidRDefault="00853109" w:rsidP="00AB3565">
      <w:pPr>
        <w:pStyle w:val="CETEquation"/>
        <w:jc w:val="both"/>
        <w:rPr>
          <w:lang w:val="en-US"/>
        </w:rPr>
      </w:pPr>
      <m:oMath>
        <m:r>
          <w:rPr>
            <w:rFonts w:ascii="Cambria Math" w:hAnsi="Cambria Math"/>
          </w:rPr>
          <m:t>ρ=</m:t>
        </m:r>
        <m:sSub>
          <m:sSubPr>
            <m:ctrlPr>
              <w:rPr>
                <w:rFonts w:ascii="Cambria Math" w:hAnsi="Cambria Math"/>
                <w:i/>
              </w:rPr>
            </m:ctrlPr>
          </m:sSubPr>
          <m:e>
            <m:r>
              <w:rPr>
                <w:rFonts w:ascii="Cambria Math" w:hAnsi="Cambria Math"/>
              </w:rPr>
              <m:t>α</m:t>
            </m:r>
          </m:e>
          <m:sub>
            <m:r>
              <w:rPr>
                <w:rFonts w:ascii="Cambria Math" w:hAnsi="Cambria Math"/>
              </w:rPr>
              <m:t>1</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ρ</m:t>
            </m:r>
            <m:ctrlPr>
              <w:rPr>
                <w:rFonts w:ascii="Cambria Math" w:hAnsi="Cambria Math"/>
              </w:rPr>
            </m:ctrlP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2</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ρ</m:t>
            </m:r>
            <m:ctrlPr>
              <w:rPr>
                <w:rFonts w:ascii="Cambria Math" w:hAnsi="Cambria Math"/>
              </w:rPr>
            </m:ctrlPr>
          </m:e>
          <m:sub>
            <m:r>
              <w:rPr>
                <w:rFonts w:ascii="Cambria Math" w:hAnsi="Cambria Math"/>
              </w:rPr>
              <m:t>2</m:t>
            </m:r>
          </m:sub>
        </m:sSub>
      </m:oMath>
      <w:r w:rsidRPr="00375F41">
        <w:t xml:space="preserve">                                                                                                                                               </w:t>
      </w:r>
      <w:r w:rsidR="00AB3565" w:rsidRPr="00375F41">
        <w:t>(5)</w:t>
      </w:r>
      <w:r w:rsidR="00077B28" w:rsidRPr="00375F41">
        <w:rPr>
          <w:lang w:val="en-US"/>
        </w:rPr>
        <w:t xml:space="preserve">                                                       </w:t>
      </w:r>
    </w:p>
    <w:p w14:paraId="42A2F6A9" w14:textId="297FD987" w:rsidR="00CD678E" w:rsidRPr="00375F41" w:rsidRDefault="00853109" w:rsidP="00CD678E">
      <w:pPr>
        <w:pStyle w:val="CETEquation"/>
        <w:jc w:val="both"/>
      </w:pPr>
      <w:r w:rsidRPr="00375F41">
        <w:t xml:space="preserve">where </w:t>
      </w:r>
      <m:oMath>
        <m:sSub>
          <m:sSubPr>
            <m:ctrlPr>
              <w:rPr>
                <w:rFonts w:ascii="Cambria Math" w:hAnsi="Cambria Math"/>
                <w:i/>
              </w:rPr>
            </m:ctrlPr>
          </m:sSubPr>
          <m:e>
            <m:r>
              <w:rPr>
                <w:rFonts w:ascii="Cambria Math" w:hAnsi="Cambria Math"/>
              </w:rPr>
              <m:t>ρ</m:t>
            </m:r>
          </m:e>
          <m:sub>
            <m:r>
              <w:rPr>
                <w:rFonts w:ascii="Cambria Math" w:hAnsi="Cambria Math"/>
              </w:rPr>
              <m:t>q</m:t>
            </m:r>
          </m:sub>
        </m:sSub>
      </m:oMath>
      <w:r w:rsidRPr="00375F41">
        <w:t xml:space="preserve"> speciﬁes the density of phase </w:t>
      </w:r>
      <m:oMath>
        <m:r>
          <w:rPr>
            <w:rFonts w:ascii="Cambria Math" w:hAnsi="Cambria Math"/>
          </w:rPr>
          <m:t>q</m:t>
        </m:r>
      </m:oMath>
      <w:r w:rsidRPr="00375F41">
        <w:t xml:space="preserve"> and </w:t>
      </w:r>
      <m:oMath>
        <m:sSub>
          <m:sSubPr>
            <m:ctrlPr>
              <w:rPr>
                <w:rFonts w:ascii="Cambria Math" w:hAnsi="Cambria Math"/>
                <w:i/>
              </w:rPr>
            </m:ctrlPr>
          </m:sSubPr>
          <m:e>
            <m:r>
              <w:rPr>
                <w:rFonts w:ascii="Cambria Math" w:hAnsi="Cambria Math"/>
              </w:rPr>
              <m:t>α</m:t>
            </m:r>
          </m:e>
          <m:sub>
            <m:r>
              <w:rPr>
                <w:rFonts w:ascii="Cambria Math" w:hAnsi="Cambria Math"/>
              </w:rPr>
              <m:t>q</m:t>
            </m:r>
          </m:sub>
        </m:sSub>
      </m:oMath>
      <w:r w:rsidRPr="00375F41">
        <w:t xml:space="preserve"> represents the local volume fraction of phase </w:t>
      </w:r>
      <m:oMath>
        <m:r>
          <w:rPr>
            <w:rFonts w:ascii="Cambria Math" w:hAnsi="Cambria Math"/>
          </w:rPr>
          <m:t>q</m:t>
        </m:r>
      </m:oMath>
      <w:r w:rsidRPr="00375F41">
        <w:t xml:space="preserve">. </w:t>
      </w:r>
      <w:r w:rsidR="00005F06" w:rsidRPr="00375F41">
        <w:t>T</w:t>
      </w:r>
      <w:r w:rsidRPr="00375F41">
        <w:t xml:space="preserve">he volume fraction </w:t>
      </w:r>
      <w:r w:rsidR="00005F06" w:rsidRPr="00375F41">
        <w:t>must be</w:t>
      </w:r>
      <w:r w:rsidRPr="00375F41">
        <w:t xml:space="preserve"> solved </w:t>
      </w:r>
      <w:r w:rsidR="00005F06" w:rsidRPr="00375F41">
        <w:t xml:space="preserve">only </w:t>
      </w:r>
      <w:r w:rsidRPr="00375F41">
        <w:t>for one of the phases</w:t>
      </w:r>
      <w:r w:rsidR="00005F06" w:rsidRPr="00375F41">
        <w:t>, since for the other phase</w:t>
      </w:r>
      <w:r w:rsidRPr="00375F41">
        <w:t xml:space="preserve"> it is determined from the constraint</w:t>
      </w:r>
      <w:r w:rsidR="007946DD" w:rsidRPr="00375F41">
        <w:t>:</w:t>
      </w:r>
    </w:p>
    <w:p w14:paraId="0C554E95" w14:textId="72951736" w:rsidR="00853109" w:rsidRPr="00375F41" w:rsidRDefault="007E7946" w:rsidP="00CD678E">
      <w:pPr>
        <w:pStyle w:val="CETEquation"/>
        <w:jc w:val="both"/>
      </w:pPr>
      <m:oMath>
        <m:nary>
          <m:naryPr>
            <m:chr m:val="∑"/>
            <m:limLoc m:val="undOvr"/>
            <m:ctrlPr>
              <w:rPr>
                <w:rFonts w:ascii="Cambria Math" w:hAnsi="Cambria Math"/>
                <w:lang w:val="en-US"/>
              </w:rPr>
            </m:ctrlPr>
          </m:naryPr>
          <m:sub>
            <m:r>
              <m:rPr>
                <m:sty m:val="p"/>
              </m:rPr>
              <w:rPr>
                <w:rFonts w:ascii="Cambria Math" w:hAnsi="Cambria Math"/>
              </w:rPr>
              <m:t>i=1</m:t>
            </m:r>
          </m:sub>
          <m:sup>
            <m:r>
              <w:rPr>
                <w:rFonts w:ascii="Cambria Math" w:hAnsi="Cambria Math"/>
              </w:rPr>
              <m:t>2</m:t>
            </m:r>
          </m:sup>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i</m:t>
                </m:r>
              </m:sub>
            </m:sSub>
            <m:r>
              <w:rPr>
                <w:rFonts w:ascii="Cambria Math" w:hAnsi="Cambria Math"/>
              </w:rPr>
              <m:t>=1</m:t>
            </m:r>
          </m:e>
        </m:nary>
        <m:r>
          <w:rPr>
            <w:rFonts w:ascii="Cambria Math" w:hAnsi="Cambria Math"/>
          </w:rPr>
          <m:t xml:space="preserve"> </m:t>
        </m:r>
      </m:oMath>
      <w:r w:rsidR="00853109" w:rsidRPr="00375F41">
        <w:t xml:space="preserve">                                                                                                                                            </w:t>
      </w:r>
      <w:r w:rsidR="0012487D" w:rsidRPr="00375F41">
        <w:t xml:space="preserve"> </w:t>
      </w:r>
      <w:r w:rsidR="00853109" w:rsidRPr="00375F41">
        <w:t xml:space="preserve">             </w:t>
      </w:r>
      <w:r w:rsidR="0012487D" w:rsidRPr="00375F41">
        <w:t>(</w:t>
      </w:r>
      <w:r w:rsidR="00AB3565" w:rsidRPr="00375F41">
        <w:t>6</w:t>
      </w:r>
      <w:r w:rsidR="0012487D" w:rsidRPr="00375F41">
        <w:t>)</w:t>
      </w:r>
    </w:p>
    <w:p w14:paraId="5663262E" w14:textId="579C7E17" w:rsidR="00853109" w:rsidRPr="00375F41" w:rsidRDefault="0012487D" w:rsidP="00C96D18">
      <w:pPr>
        <w:pStyle w:val="CETBodytext"/>
      </w:pPr>
      <w:r w:rsidRPr="00375F41">
        <w:t xml:space="preserve">The tracking of the interface between the phases is </w:t>
      </w:r>
      <w:r w:rsidR="00507884" w:rsidRPr="00375F41">
        <w:t>performed</w:t>
      </w:r>
      <w:r w:rsidRPr="00375F41">
        <w:t xml:space="preserve"> by solving the continuity equation for the volume fraction of one of the phases:</w:t>
      </w:r>
    </w:p>
    <w:p w14:paraId="53F5C27F" w14:textId="1116B4A8" w:rsidR="0012487D" w:rsidRPr="00375F41" w:rsidRDefault="007E7946" w:rsidP="0012487D">
      <w:pPr>
        <w:pStyle w:val="CETEquation"/>
        <w:rPr>
          <w:lang w:val="en-US"/>
        </w:rPr>
      </w:pPr>
      <m:oMath>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
              <m:sSubPr>
                <m:ctrlPr>
                  <w:rPr>
                    <w:rFonts w:ascii="Cambria Math" w:hAnsi="Cambria Math"/>
                    <w:iCs/>
                  </w:rPr>
                </m:ctrlPr>
              </m:sSubPr>
              <m:e>
                <m:r>
                  <w:rPr>
                    <w:rFonts w:ascii="Cambria Math" w:hAnsi="Cambria Math"/>
                  </w:rPr>
                  <m:t>α</m:t>
                </m:r>
              </m:e>
              <m:sub>
                <m:r>
                  <w:rPr>
                    <w:rFonts w:ascii="Cambria Math" w:hAnsi="Cambria Math"/>
                  </w:rPr>
                  <m:t>q</m:t>
                </m:r>
              </m:sub>
            </m:sSub>
            <m:r>
              <m:rPr>
                <m:sty m:val="p"/>
              </m:rPr>
              <w:rPr>
                <w:rFonts w:ascii="Cambria Math" w:hAnsi="Cambria Math"/>
              </w:rPr>
              <m:t xml:space="preserve"> </m:t>
            </m:r>
            <m:sSub>
              <m:sSubPr>
                <m:ctrlPr>
                  <w:rPr>
                    <w:rFonts w:ascii="Cambria Math" w:hAnsi="Cambria Math"/>
                    <w:iCs/>
                  </w:rPr>
                </m:ctrlPr>
              </m:sSubPr>
              <m:e>
                <m:r>
                  <w:rPr>
                    <w:rFonts w:ascii="Cambria Math" w:hAnsi="Cambria Math"/>
                  </w:rPr>
                  <m:t>ρ</m:t>
                </m:r>
              </m:e>
              <m:sub>
                <m:r>
                  <w:rPr>
                    <w:rFonts w:ascii="Cambria Math" w:hAnsi="Cambria Math"/>
                  </w:rPr>
                  <m:t>q</m:t>
                </m:r>
              </m:sub>
            </m:sSub>
          </m:e>
        </m:d>
        <m:r>
          <m:rPr>
            <m:sty m:val="p"/>
          </m:rPr>
          <w:rPr>
            <w:rFonts w:ascii="Cambria Math" w:hAnsi="Cambria Math"/>
          </w:rPr>
          <m:t>+∇∙</m:t>
        </m:r>
        <m:d>
          <m:dPr>
            <m:ctrlPr>
              <w:rPr>
                <w:rFonts w:ascii="Cambria Math" w:hAnsi="Cambria Math"/>
              </w:rPr>
            </m:ctrlPr>
          </m:dPr>
          <m:e>
            <m:sSub>
              <m:sSubPr>
                <m:ctrlPr>
                  <w:rPr>
                    <w:rFonts w:ascii="Cambria Math" w:hAnsi="Cambria Math"/>
                    <w:iCs/>
                  </w:rPr>
                </m:ctrlPr>
              </m:sSubPr>
              <m:e>
                <m:r>
                  <w:rPr>
                    <w:rFonts w:ascii="Cambria Math" w:hAnsi="Cambria Math"/>
                  </w:rPr>
                  <m:t>α</m:t>
                </m:r>
              </m:e>
              <m:sub>
                <m:r>
                  <w:rPr>
                    <w:rFonts w:ascii="Cambria Math" w:hAnsi="Cambria Math"/>
                  </w:rPr>
                  <m:t>q</m:t>
                </m:r>
              </m:sub>
            </m:sSub>
            <m:r>
              <m:rPr>
                <m:sty m:val="p"/>
              </m:rPr>
              <w:rPr>
                <w:rFonts w:ascii="Cambria Math" w:hAnsi="Cambria Math"/>
              </w:rPr>
              <m:t xml:space="preserve"> </m:t>
            </m:r>
            <m:sSub>
              <m:sSubPr>
                <m:ctrlPr>
                  <w:rPr>
                    <w:rFonts w:ascii="Cambria Math" w:hAnsi="Cambria Math"/>
                    <w:iCs/>
                  </w:rPr>
                </m:ctrlPr>
              </m:sSubPr>
              <m:e>
                <m:r>
                  <w:rPr>
                    <w:rFonts w:ascii="Cambria Math" w:hAnsi="Cambria Math"/>
                  </w:rPr>
                  <m:t>ρ</m:t>
                </m:r>
              </m:e>
              <m:sub>
                <m:r>
                  <w:rPr>
                    <w:rFonts w:ascii="Cambria Math" w:hAnsi="Cambria Math"/>
                  </w:rPr>
                  <m:t>q</m:t>
                </m:r>
              </m:sub>
            </m:sSub>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b/>
                        <w:iCs/>
                      </w:rPr>
                    </m:ctrlPr>
                  </m:sSubPr>
                  <m:e>
                    <m:r>
                      <m:rPr>
                        <m:sty m:val="bi"/>
                      </m:rPr>
                      <w:rPr>
                        <w:rFonts w:ascii="Cambria Math" w:hAnsi="Cambria Math"/>
                      </w:rPr>
                      <m:t>u</m:t>
                    </m:r>
                  </m:e>
                  <m:sub>
                    <m:r>
                      <m:rPr>
                        <m:sty m:val="bi"/>
                      </m:rPr>
                      <w:rPr>
                        <w:rFonts w:ascii="Cambria Math" w:hAnsi="Cambria Math"/>
                      </w:rPr>
                      <m:t>q</m:t>
                    </m:r>
                  </m:sub>
                </m:sSub>
              </m:e>
            </m:acc>
            <m:ctrlPr>
              <w:rPr>
                <w:rFonts w:ascii="Cambria Math" w:hAnsi="Cambria Math"/>
                <w:b/>
              </w:rPr>
            </m:ctrlPr>
          </m:e>
        </m:d>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sSub>
              <m:sSubPr>
                <m:ctrlPr>
                  <w:rPr>
                    <w:rFonts w:ascii="Cambria Math" w:hAnsi="Cambria Math"/>
                  </w:rPr>
                </m:ctrlPr>
              </m:sSubPr>
              <m:e>
                <m:r>
                  <m:rPr>
                    <m:sty m:val="p"/>
                  </m:rPr>
                  <w:rPr>
                    <w:rFonts w:ascii="Cambria Math" w:hAnsi="Cambria Math"/>
                  </w:rPr>
                  <m:t>α</m:t>
                </m:r>
              </m:e>
              <m:sub>
                <m:r>
                  <m:rPr>
                    <m:sty m:val="p"/>
                  </m:rPr>
                  <w:rPr>
                    <w:rFonts w:ascii="Cambria Math" w:hAnsi="Cambria Math"/>
                  </w:rPr>
                  <m:t>q</m:t>
                </m:r>
              </m:sub>
            </m:sSub>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p=1</m:t>
            </m:r>
          </m:sub>
          <m:sup>
            <m:r>
              <w:rPr>
                <w:rFonts w:ascii="Cambria Math" w:hAnsi="Cambria Math"/>
              </w:rPr>
              <m:t>n</m:t>
            </m:r>
          </m:sup>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pq</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qp</m:t>
                    </m:r>
                  </m:sub>
                </m:sSub>
              </m:e>
            </m:d>
          </m:e>
        </m:nary>
      </m:oMath>
      <w:r w:rsidR="0012487D" w:rsidRPr="00375F41">
        <w:rPr>
          <w:lang w:val="en-US"/>
        </w:rPr>
        <w:t xml:space="preserve">                                                                                       </w:t>
      </w:r>
      <w:r w:rsidR="0012487D" w:rsidRPr="00375F41">
        <w:t xml:space="preserve"> (</w:t>
      </w:r>
      <w:r w:rsidR="00AB3565" w:rsidRPr="00375F41">
        <w:t>7</w:t>
      </w:r>
      <w:r w:rsidR="0012487D" w:rsidRPr="00375F41">
        <w:t>)</w:t>
      </w:r>
    </w:p>
    <w:p w14:paraId="24229072" w14:textId="4C4CCF15" w:rsidR="00C96D18" w:rsidRPr="00375F41" w:rsidRDefault="007E7946" w:rsidP="00C96D18">
      <w:pPr>
        <w:pStyle w:val="CETBodytext"/>
      </w:pPr>
      <m:oMath>
        <m:sSub>
          <m:sSubPr>
            <m:ctrlPr>
              <w:rPr>
                <w:rFonts w:ascii="Cambria Math" w:hAnsi="Cambria Math"/>
              </w:rPr>
            </m:ctrlPr>
          </m:sSubPr>
          <m:e>
            <m:r>
              <m:rPr>
                <m:sty m:val="p"/>
              </m:rPr>
              <w:rPr>
                <w:rFonts w:ascii="Cambria Math" w:hAnsi="Cambria Math"/>
              </w:rPr>
              <m:t>S</m:t>
            </m:r>
          </m:e>
          <m:sub>
            <m:sSub>
              <m:sSubPr>
                <m:ctrlPr>
                  <w:rPr>
                    <w:rFonts w:ascii="Cambria Math" w:hAnsi="Cambria Math"/>
                  </w:rPr>
                </m:ctrlPr>
              </m:sSubPr>
              <m:e>
                <m:r>
                  <m:rPr>
                    <m:sty m:val="p"/>
                  </m:rPr>
                  <w:rPr>
                    <w:rFonts w:ascii="Cambria Math" w:hAnsi="Cambria Math"/>
                  </w:rPr>
                  <m:t>α</m:t>
                </m:r>
              </m:e>
              <m:sub>
                <m:r>
                  <m:rPr>
                    <m:sty m:val="p"/>
                  </m:rPr>
                  <w:rPr>
                    <w:rFonts w:ascii="Cambria Math" w:hAnsi="Cambria Math"/>
                  </w:rPr>
                  <m:t>q</m:t>
                </m:r>
              </m:sub>
            </m:sSub>
          </m:sub>
        </m:sSub>
      </m:oMath>
      <w:r w:rsidR="0012487D" w:rsidRPr="00375F41">
        <w:t>is a mass source or mass sink;</w:t>
      </w:r>
      <w:r w:rsidR="0012487D" w:rsidRPr="00375F41">
        <w:rPr>
          <w:rFonts w:ascii="Cambria Math" w:hAnsi="Cambria Math"/>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pq</m:t>
            </m:r>
          </m:sub>
        </m:sSub>
      </m:oMath>
      <w:r w:rsidR="0012487D" w:rsidRPr="00375F41">
        <w:t xml:space="preserve">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qp</m:t>
            </m:r>
          </m:sub>
        </m:sSub>
      </m:oMath>
      <w:r w:rsidR="0012487D" w:rsidRPr="00375F41">
        <w:t xml:space="preserve"> are the mass transfer </w:t>
      </w:r>
      <w:r w:rsidR="00507884" w:rsidRPr="00375F41">
        <w:t xml:space="preserve">rates </w:t>
      </w:r>
      <w:r w:rsidR="0012487D" w:rsidRPr="00375F41">
        <w:t xml:space="preserve">from phase </w:t>
      </w:r>
      <m:oMath>
        <m:r>
          <w:rPr>
            <w:rFonts w:ascii="Cambria Math" w:hAnsi="Cambria Math"/>
          </w:rPr>
          <m:t>q</m:t>
        </m:r>
      </m:oMath>
      <w:r w:rsidR="0012487D" w:rsidRPr="00375F41">
        <w:t xml:space="preserve"> to phase </w:t>
      </w:r>
      <m:oMath>
        <m:r>
          <w:rPr>
            <w:rFonts w:ascii="Cambria Math" w:hAnsi="Cambria Math"/>
          </w:rPr>
          <m:t>p</m:t>
        </m:r>
      </m:oMath>
      <w:r w:rsidR="0012487D" w:rsidRPr="00375F41">
        <w:t xml:space="preserve"> and </w:t>
      </w:r>
      <w:r w:rsidR="0012487D" w:rsidRPr="00375F41">
        <w:rPr>
          <w:i/>
        </w:rPr>
        <w:t>vice versa</w:t>
      </w:r>
      <w:r w:rsidR="0012487D" w:rsidRPr="00375F41">
        <w:t>. The continuum surface force (CSF) mo</w:t>
      </w:r>
      <w:r w:rsidR="00457290" w:rsidRPr="00375F41">
        <w:t>del proposed by Brackbill</w:t>
      </w:r>
      <w:r w:rsidR="0012487D" w:rsidRPr="00375F41">
        <w:t xml:space="preserve"> </w:t>
      </w:r>
      <w:r w:rsidR="00E924CF" w:rsidRPr="00375F41">
        <w:fldChar w:fldCharType="begin" w:fldLock="1"/>
      </w:r>
      <w:r w:rsidR="00E924CF" w:rsidRPr="00375F41">
        <w:instrText>ADDIN CSL_CITATION {"citationItems":[{"id":"ITEM-1","itemData":{"DOI":"10.1016/0021-9991(92)90240-Y","ISSN":"10902716","abstract":"A new method for modeling surface tension effects on fluid motion has been developed. Interfaces between fluids of different properties, or \"colors,\" are represented as transition regions of finite thickness, across which the color variable varies continuously. At each point in the transition region, a force density is defined which is proportional to the curvature of the surface of constant color at that point. It is normalized so that the conventional description of surface tension on an interface is recovered when the ratio of local transition region thickness to local radius of curvature approaches zero. The continuum method eliminates the need for interface reconstruction, simplifies the calculation of surface tension, enables accurate modeling of two- and three-dimensional fluid flows driven by surface forces, and does not impose any modeling restrictions on the number, complexity, or dynamic evolution of fluid interfaces having surface tension. Computational results for two-dimensional flows are given to illustrate the properties of the method. © 1992.","author":[{"dropping-particle":"","family":"Brackbill","given":"J. U.","non-dropping-particle":"","parse-names":false,"suffix":""},{"dropping-particle":"","family":"Kothe","given":"D. B.","non-dropping-particle":"","parse-names":false,"suffix":""},{"dropping-particle":"","family":"Zemach","given":"C.","non-dropping-particle":"","parse-names":false,"suffix":""}],"container-title":"Journal of Computational Physics","id":"ITEM-1","issue":"2","issued":{"date-parts":[["1992"]]},"page":"335-354","title":"A continuum method for modeling surface tension","type":"article-journal","volume":"100"},"uris":["http://www.mendeley.com/documents/?uuid=02e2607d-82f9-4ff5-8907-f5f652272032"]}],"mendeley":{"formattedCitation":"(Brackbill et al., 1992)","plainTextFormattedCitation":"(Brackbill et al., 1992)","previouslyFormattedCitation":"(Brackbill et al., 1992)"},"properties":{"noteIndex":0},"schema":"https://github.com/citation-style-language/schema/raw/master/csl-citation.json"}</w:instrText>
      </w:r>
      <w:r w:rsidR="00E924CF" w:rsidRPr="00375F41">
        <w:fldChar w:fldCharType="separate"/>
      </w:r>
      <w:r w:rsidR="00E924CF" w:rsidRPr="00375F41">
        <w:rPr>
          <w:noProof/>
        </w:rPr>
        <w:t>(Brackbill et al., 1992)</w:t>
      </w:r>
      <w:r w:rsidR="00E924CF" w:rsidRPr="00375F41">
        <w:fldChar w:fldCharType="end"/>
      </w:r>
      <w:r w:rsidR="0012487D" w:rsidRPr="00375F41">
        <w:t xml:space="preserve"> </w:t>
      </w:r>
      <w:r w:rsidR="00457290" w:rsidRPr="00375F41">
        <w:t>is</w:t>
      </w:r>
      <w:r w:rsidR="0012487D" w:rsidRPr="00375F41">
        <w:t xml:space="preserve"> implemented such that the addition of surface tension to the VOF calculation results in a source term </w:t>
      </w:r>
      <m:oMath>
        <m:acc>
          <m:accPr>
            <m:chr m:val="⃗"/>
            <m:ctrlPr>
              <w:rPr>
                <w:rFonts w:ascii="Cambria Math" w:hAnsi="Cambria Math"/>
              </w:rPr>
            </m:ctrlPr>
          </m:accPr>
          <m:e>
            <m:r>
              <m:rPr>
                <m:sty m:val="bi"/>
              </m:rPr>
              <w:rPr>
                <w:rFonts w:ascii="Cambria Math" w:hAnsi="Cambria Math"/>
              </w:rPr>
              <m:t>F</m:t>
            </m:r>
          </m:e>
        </m:acc>
      </m:oMath>
      <w:r w:rsidR="0012487D" w:rsidRPr="00375F41">
        <w:t xml:space="preserve"> in the momentum equation. </w:t>
      </w:r>
      <w:r w:rsidR="00C96D18" w:rsidRPr="00375F41">
        <w:t>For each simulation carried out, the fluids are assumed to be</w:t>
      </w:r>
      <w:r w:rsidR="008B6E37" w:rsidRPr="00375F41">
        <w:t xml:space="preserve"> </w:t>
      </w:r>
      <w:r w:rsidR="00C96D18" w:rsidRPr="00375F41">
        <w:t>Newtonian, isothermal and incompressible; hence the properties</w:t>
      </w:r>
      <w:r w:rsidR="008B6E37" w:rsidRPr="00375F41">
        <w:t xml:space="preserve"> </w:t>
      </w:r>
      <w:r w:rsidR="00C96D18" w:rsidRPr="00375F41">
        <w:t>are kept constant. The values for the thermophysical properties</w:t>
      </w:r>
      <w:r w:rsidR="00AB3565" w:rsidRPr="00375F41">
        <w:t xml:space="preserve"> implemented in computational simulations</w:t>
      </w:r>
      <w:r w:rsidR="00552C82" w:rsidRPr="00375F41">
        <w:t>, including the</w:t>
      </w:r>
      <w:r w:rsidR="00457290" w:rsidRPr="00375F41">
        <w:t xml:space="preserve"> values for the surface tension</w:t>
      </w:r>
      <w:r w:rsidR="00552C82" w:rsidRPr="00375F41">
        <w:t xml:space="preserve"> and contact</w:t>
      </w:r>
      <w:r w:rsidR="00457290" w:rsidRPr="00375F41">
        <w:t xml:space="preserve"> angle</w:t>
      </w:r>
      <w:r w:rsidR="00BA2CE2" w:rsidRPr="00375F41">
        <w:t xml:space="preserve"> </w:t>
      </w:r>
      <w:r w:rsidR="00457290" w:rsidRPr="00375F41">
        <w:t>are</w:t>
      </w:r>
      <w:r w:rsidR="00C96D18" w:rsidRPr="00375F41">
        <w:t xml:space="preserve"> </w:t>
      </w:r>
      <w:r w:rsidR="005F1005" w:rsidRPr="00375F41">
        <w:t xml:space="preserve">reported </w:t>
      </w:r>
      <w:r w:rsidR="00151A9E" w:rsidRPr="00375F41">
        <w:t>i</w:t>
      </w:r>
      <w:r w:rsidR="005F1005" w:rsidRPr="00375F41">
        <w:t xml:space="preserve">n </w:t>
      </w:r>
      <w:r w:rsidR="00DF019B" w:rsidRPr="00375F41">
        <w:fldChar w:fldCharType="begin"/>
      </w:r>
      <w:r w:rsidR="00DF019B" w:rsidRPr="00375F41">
        <w:instrText xml:space="preserve"> REF _Ref125976856 \h </w:instrText>
      </w:r>
      <w:r w:rsidR="00375F41">
        <w:instrText xml:space="preserve"> \* MERGEFORMAT </w:instrText>
      </w:r>
      <w:r w:rsidR="00DF019B" w:rsidRPr="00375F41">
        <w:fldChar w:fldCharType="separate"/>
      </w:r>
      <w:r w:rsidR="009174FE" w:rsidRPr="00375F41">
        <w:rPr>
          <w:i/>
          <w:iCs/>
        </w:rPr>
        <w:t xml:space="preserve">Table </w:t>
      </w:r>
      <w:r w:rsidR="009174FE" w:rsidRPr="00375F41">
        <w:rPr>
          <w:i/>
          <w:iCs/>
          <w:noProof/>
        </w:rPr>
        <w:t>1</w:t>
      </w:r>
      <w:r w:rsidR="00DF019B" w:rsidRPr="00375F41">
        <w:fldChar w:fldCharType="end"/>
      </w:r>
      <w:r w:rsidR="00C96D18" w:rsidRPr="00375F41">
        <w:t xml:space="preserve">. </w:t>
      </w:r>
    </w:p>
    <w:p w14:paraId="77180257" w14:textId="17DCEF41" w:rsidR="007E0D0A" w:rsidRPr="00375F41" w:rsidRDefault="007E0D0A" w:rsidP="007E0D0A">
      <w:pPr>
        <w:pStyle w:val="CETheadingx"/>
      </w:pPr>
      <w:r w:rsidRPr="00375F41">
        <w:t xml:space="preserve">Packing geometry </w:t>
      </w:r>
      <w:r w:rsidR="00AB3565" w:rsidRPr="00375F41">
        <w:t>and computational domain</w:t>
      </w:r>
    </w:p>
    <w:p w14:paraId="4826BB42" w14:textId="000E8EF1" w:rsidR="00457290" w:rsidRPr="00375F41" w:rsidRDefault="00457290" w:rsidP="00457290">
      <w:pPr>
        <w:pStyle w:val="CETBodytext"/>
      </w:pPr>
      <w:r w:rsidRPr="00375F41">
        <w:t>Sulzer</w:t>
      </w:r>
      <w:r w:rsidRPr="00375F41">
        <w:rPr>
          <w:vertAlign w:val="superscript"/>
        </w:rPr>
        <w:t>®</w:t>
      </w:r>
      <w:r w:rsidRPr="00375F41">
        <w:t xml:space="preserve"> EX structured gauze packing </w:t>
      </w:r>
      <w:r w:rsidR="009908BF" w:rsidRPr="00375F41">
        <w:t>and</w:t>
      </w:r>
      <w:r w:rsidRPr="00375F41">
        <w:t xml:space="preserve"> </w:t>
      </w:r>
      <w:r w:rsidR="009908BF" w:rsidRPr="00375F41">
        <w:rPr>
          <w:lang w:val="en"/>
        </w:rPr>
        <w:t>i</w:t>
      </w:r>
      <w:r w:rsidR="00632127" w:rsidRPr="00375F41">
        <w:t>ts</w:t>
      </w:r>
      <w:r w:rsidRPr="00375F41">
        <w:t xml:space="preserve"> </w:t>
      </w:r>
      <w:r w:rsidR="007E0D0A" w:rsidRPr="00375F41">
        <w:t xml:space="preserve">geometric characteristics are </w:t>
      </w:r>
      <w:r w:rsidR="009908BF" w:rsidRPr="00375F41">
        <w:t xml:space="preserve">shown </w:t>
      </w:r>
      <w:r w:rsidR="007E0D0A" w:rsidRPr="00375F41">
        <w:t xml:space="preserve">in </w:t>
      </w:r>
      <w:r w:rsidR="009908BF" w:rsidRPr="00375F41">
        <w:t>Figure 2</w:t>
      </w:r>
      <w:r w:rsidR="00C37B14" w:rsidRPr="00375F41">
        <w:t>.</w:t>
      </w:r>
    </w:p>
    <w:p w14:paraId="5C47DB4E" w14:textId="5BA3202F" w:rsidR="00457290" w:rsidRPr="00375F41" w:rsidRDefault="009908BF" w:rsidP="00457290">
      <w:pPr>
        <w:pStyle w:val="CETBodytext"/>
        <w:rPr>
          <w:szCs w:val="18"/>
        </w:rPr>
      </w:pPr>
      <w:r w:rsidRPr="00375F41">
        <w:rPr>
          <w:noProof/>
          <w:lang w:val="it-IT" w:eastAsia="it-IT"/>
        </w:rPr>
        <mc:AlternateContent>
          <mc:Choice Requires="wps">
            <w:drawing>
              <wp:anchor distT="0" distB="0" distL="114300" distR="114300" simplePos="0" relativeHeight="251644928" behindDoc="0" locked="0" layoutInCell="1" allowOverlap="1" wp14:anchorId="079234C0" wp14:editId="1371662E">
                <wp:simplePos x="0" y="0"/>
                <wp:positionH relativeFrom="column">
                  <wp:posOffset>4138599</wp:posOffset>
                </wp:positionH>
                <wp:positionV relativeFrom="paragraph">
                  <wp:posOffset>136525</wp:posOffset>
                </wp:positionV>
                <wp:extent cx="548640" cy="255270"/>
                <wp:effectExtent l="0" t="0" r="0" b="0"/>
                <wp:wrapNone/>
                <wp:docPr id="3" name="Casella di testo 3"/>
                <wp:cNvGraphicFramePr/>
                <a:graphic xmlns:a="http://schemas.openxmlformats.org/drawingml/2006/main">
                  <a:graphicData uri="http://schemas.microsoft.com/office/word/2010/wordprocessingShape">
                    <wps:wsp>
                      <wps:cNvSpPr txBox="1"/>
                      <wps:spPr>
                        <a:xfrm>
                          <a:off x="0" y="0"/>
                          <a:ext cx="548640" cy="255270"/>
                        </a:xfrm>
                        <a:prstGeom prst="rect">
                          <a:avLst/>
                        </a:prstGeom>
                        <a:noFill/>
                        <a:ln>
                          <a:noFill/>
                        </a:ln>
                      </wps:spPr>
                      <wps:txbx>
                        <w:txbxContent>
                          <w:p w14:paraId="0A8B0A94" w14:textId="39A79ED5" w:rsidR="00713082" w:rsidRPr="00F8701A" w:rsidRDefault="00713082" w:rsidP="009908BF">
                            <w:pPr>
                              <w:pStyle w:val="CETBodytext"/>
                              <w:jc w:val="left"/>
                              <w:rPr>
                                <w:b/>
                              </w:rPr>
                            </w:pPr>
                            <w:r>
                              <w:rPr>
                                <w:b/>
                              </w:rPr>
                              <w:t xml:space="preserve">  d</w:t>
                            </w:r>
                            <w:r w:rsidRPr="00F8701A">
                              <w:rPr>
                                <w:b/>
                              </w:rPr>
                              <w:t xml:space="preserve">) </w:t>
                            </w:r>
                            <w:r>
                              <w:rPr>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79234C0" id="_x0000_t202" coordsize="21600,21600" o:spt="202" path="m,l,21600r21600,l21600,xe">
                <v:stroke joinstyle="miter"/>
                <v:path gradientshapeok="t" o:connecttype="rect"/>
              </v:shapetype>
              <v:shape id="Casella di testo 3" o:spid="_x0000_s1026" type="#_x0000_t202" style="position:absolute;left:0;text-align:left;margin-left:325.85pt;margin-top:10.75pt;width:43.2pt;height:20.1pt;z-index:251644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" filled="f" stroked="f">
                <v:textbox>
                  <w:txbxContent>
                    <w:p w14:paraId="0A8B0A94" w14:textId="39A79ED5" w:rsidR="00713082" w:rsidRPr="00F8701A" w:rsidRDefault="00713082" w:rsidP="009908BF">
                      <w:pPr>
                        <w:pStyle w:val="CETBodytext"/>
                        <w:jc w:val="left"/>
                        <w:rPr>
                          <w:b/>
                        </w:rPr>
                      </w:pPr>
                      <w:r>
                        <w:rPr>
                          <w:b/>
                        </w:rPr>
                        <w:t xml:space="preserve">  d</w:t>
                      </w:r>
                      <w:r w:rsidRPr="00F8701A">
                        <w:rPr>
                          <w:b/>
                        </w:rPr>
                        <w:t xml:space="preserve">) </w:t>
                      </w:r>
                      <w:r>
                        <w:rPr>
                          <w:b/>
                        </w:rPr>
                        <w:t xml:space="preserve">    </w:t>
                      </w:r>
                    </w:p>
                  </w:txbxContent>
                </v:textbox>
              </v:shape>
            </w:pict>
          </mc:Fallback>
        </mc:AlternateContent>
      </w:r>
    </w:p>
    <w:tbl>
      <w:tblPr>
        <w:tblpPr w:leftFromText="141" w:rightFromText="141" w:vertAnchor="text" w:horzAnchor="margin" w:tblpXSpec="right" w:tblpY="691"/>
        <w:tblW w:w="3686" w:type="dxa"/>
        <w:tblBorders>
          <w:top w:val="single" w:sz="12" w:space="0" w:color="008000"/>
          <w:bottom w:val="single" w:sz="12" w:space="0" w:color="008000"/>
        </w:tblBorders>
        <w:shd w:val="clear" w:color="auto" w:fill="FFFFFF"/>
        <w:tblCellMar>
          <w:left w:w="0" w:type="dxa"/>
          <w:right w:w="0" w:type="dxa"/>
        </w:tblCellMar>
        <w:tblLook w:val="06A0" w:firstRow="1" w:lastRow="0" w:firstColumn="1" w:lastColumn="0" w:noHBand="1" w:noVBand="1"/>
      </w:tblPr>
      <w:tblGrid>
        <w:gridCol w:w="2835"/>
        <w:gridCol w:w="851"/>
      </w:tblGrid>
      <w:tr w:rsidR="00DF4A7A" w:rsidRPr="00375F41" w14:paraId="2140F439" w14:textId="77777777" w:rsidTr="00DF4A7A">
        <w:trPr>
          <w:trHeight w:val="437"/>
        </w:trPr>
        <w:tc>
          <w:tcPr>
            <w:tcW w:w="3686" w:type="dxa"/>
            <w:gridSpan w:val="2"/>
            <w:tcBorders>
              <w:top w:val="single" w:sz="12" w:space="0" w:color="008000"/>
              <w:bottom w:val="single" w:sz="6" w:space="0" w:color="008000"/>
            </w:tcBorders>
            <w:shd w:val="clear" w:color="auto" w:fill="FFFFFF"/>
            <w:vAlign w:val="center"/>
          </w:tcPr>
          <w:p w14:paraId="48E8ACFB" w14:textId="7F516F08" w:rsidR="00DF4A7A" w:rsidRPr="00375F41" w:rsidRDefault="00DF4A7A" w:rsidP="00DF4A7A">
            <w:pPr>
              <w:pStyle w:val="CETBodytext"/>
              <w:jc w:val="center"/>
              <w:rPr>
                <w:b/>
                <w:bCs/>
                <w:lang w:val="en-GB"/>
              </w:rPr>
            </w:pPr>
            <w:r w:rsidRPr="00375F41">
              <w:rPr>
                <w:b/>
                <w:bCs/>
                <w:lang w:val="en-GB"/>
              </w:rPr>
              <w:t>Packing - Sulzer</w:t>
            </w:r>
            <w:r w:rsidRPr="00375F41">
              <w:rPr>
                <w:b/>
                <w:bCs/>
                <w:vertAlign w:val="superscript"/>
                <w:lang w:val="en-GB"/>
              </w:rPr>
              <w:t xml:space="preserve">® </w:t>
            </w:r>
            <w:r w:rsidRPr="00375F41">
              <w:rPr>
                <w:b/>
                <w:bCs/>
                <w:lang w:val="en-GB"/>
              </w:rPr>
              <w:t>EX</w:t>
            </w:r>
          </w:p>
        </w:tc>
      </w:tr>
      <w:tr w:rsidR="00DF4A7A" w:rsidRPr="00375F41" w14:paraId="7CDD4E7C" w14:textId="77777777" w:rsidTr="009908BF">
        <w:trPr>
          <w:trHeight w:val="741"/>
        </w:trPr>
        <w:tc>
          <w:tcPr>
            <w:tcW w:w="2835" w:type="dxa"/>
            <w:shd w:val="clear" w:color="auto" w:fill="FFFFFF"/>
          </w:tcPr>
          <w:p w14:paraId="53E5FCC8" w14:textId="77777777" w:rsidR="00DF4A7A" w:rsidRPr="00375F41" w:rsidRDefault="00DF4A7A" w:rsidP="00DF4A7A">
            <w:pPr>
              <w:pStyle w:val="CETBodytext"/>
              <w:rPr>
                <w:rFonts w:eastAsiaTheme="minorHAnsi"/>
              </w:rPr>
            </w:pPr>
            <w:r w:rsidRPr="00375F41">
              <w:rPr>
                <w:rFonts w:eastAsiaTheme="minorHAnsi"/>
              </w:rPr>
              <w:t>Column internal diameter [mm]</w:t>
            </w:r>
          </w:p>
          <w:p w14:paraId="391F68D6" w14:textId="77777777" w:rsidR="00DF4A7A" w:rsidRPr="00375F41" w:rsidRDefault="00DF4A7A" w:rsidP="00DF4A7A">
            <w:pPr>
              <w:pStyle w:val="CETBodytext"/>
              <w:rPr>
                <w:rFonts w:eastAsiaTheme="minorHAnsi"/>
              </w:rPr>
            </w:pPr>
            <w:r w:rsidRPr="00375F41">
              <w:rPr>
                <w:rFonts w:eastAsiaTheme="minorHAnsi"/>
              </w:rPr>
              <w:t>Material</w:t>
            </w:r>
          </w:p>
          <w:p w14:paraId="0505ADF7" w14:textId="77777777" w:rsidR="00DF4A7A" w:rsidRPr="00375F41" w:rsidRDefault="00DF4A7A" w:rsidP="00DF4A7A">
            <w:pPr>
              <w:pStyle w:val="CETBodytext"/>
              <w:spacing w:line="240" w:lineRule="auto"/>
              <w:rPr>
                <w:rFonts w:eastAsiaTheme="minorHAnsi"/>
              </w:rPr>
            </w:pPr>
            <w:r w:rsidRPr="00375F41">
              <w:rPr>
                <w:rFonts w:eastAsiaTheme="minorHAnsi"/>
              </w:rPr>
              <w:t xml:space="preserve">Fractional void volume, </w:t>
            </w:r>
            <w:r w:rsidRPr="00375F41">
              <w:rPr>
                <w:rFonts w:eastAsiaTheme="minorHAnsi" w:hint="eastAsia"/>
                <w:b/>
                <w:bCs/>
              </w:rPr>
              <w:t>ε</w:t>
            </w:r>
          </w:p>
          <w:p w14:paraId="45EF9680" w14:textId="77777777" w:rsidR="00DF4A7A" w:rsidRPr="00375F41" w:rsidRDefault="00DF4A7A" w:rsidP="00DF4A7A">
            <w:pPr>
              <w:pStyle w:val="CETBodytext"/>
              <w:rPr>
                <w:rFonts w:eastAsiaTheme="minorHAnsi"/>
              </w:rPr>
            </w:pPr>
            <w:r w:rsidRPr="00375F41">
              <w:rPr>
                <w:rFonts w:eastAsiaTheme="minorHAnsi"/>
              </w:rPr>
              <w:t xml:space="preserve">Specific surface area, </w:t>
            </w:r>
            <w:r w:rsidRPr="00375F41">
              <w:rPr>
                <w:rFonts w:eastAsiaTheme="minorHAnsi"/>
                <w:b/>
                <w:bCs/>
              </w:rPr>
              <w:t>a</w:t>
            </w:r>
            <w:r w:rsidRPr="00375F41">
              <w:rPr>
                <w:rFonts w:eastAsiaTheme="minorHAnsi"/>
                <w:b/>
                <w:bCs/>
                <w:vertAlign w:val="subscript"/>
              </w:rPr>
              <w:t>s</w:t>
            </w:r>
            <w:r w:rsidRPr="00375F41">
              <w:rPr>
                <w:rFonts w:eastAsiaTheme="minorHAnsi"/>
              </w:rPr>
              <w:t xml:space="preserve"> [m</w:t>
            </w:r>
            <w:r w:rsidRPr="00375F41">
              <w:rPr>
                <w:rFonts w:eastAsiaTheme="minorHAnsi"/>
                <w:vertAlign w:val="superscript"/>
              </w:rPr>
              <w:t>2</w:t>
            </w:r>
            <w:r w:rsidRPr="00375F41">
              <w:rPr>
                <w:rFonts w:eastAsiaTheme="minorHAnsi"/>
              </w:rPr>
              <w:t xml:space="preserve"> m</w:t>
            </w:r>
            <w:r w:rsidRPr="00375F41">
              <w:rPr>
                <w:rFonts w:eastAsiaTheme="minorHAnsi"/>
                <w:vertAlign w:val="superscript"/>
              </w:rPr>
              <w:t>-3</w:t>
            </w:r>
            <w:r w:rsidRPr="00375F41">
              <w:rPr>
                <w:rFonts w:eastAsiaTheme="minorHAnsi"/>
              </w:rPr>
              <w:t>]</w:t>
            </w:r>
          </w:p>
          <w:p w14:paraId="136D8811" w14:textId="77777777" w:rsidR="00DF4A7A" w:rsidRPr="00375F41" w:rsidRDefault="00DF4A7A" w:rsidP="00DF4A7A">
            <w:pPr>
              <w:pStyle w:val="CETBodytext"/>
              <w:rPr>
                <w:rFonts w:eastAsiaTheme="minorHAnsi"/>
              </w:rPr>
            </w:pPr>
            <w:r w:rsidRPr="00375F41">
              <w:rPr>
                <w:rFonts w:eastAsiaTheme="minorHAnsi"/>
              </w:rPr>
              <w:t>Inclination angle,</w:t>
            </w:r>
            <w:r w:rsidRPr="00375F41">
              <w:rPr>
                <w:rFonts w:eastAsia="OnemtmiguAAAA" w:cs="Arial"/>
              </w:rPr>
              <w:t xml:space="preserve"> </w:t>
            </w:r>
            <w:r w:rsidRPr="00375F41">
              <w:rPr>
                <w:rFonts w:eastAsia="OnemtmiguAAAA" w:cs="Arial"/>
                <w:b/>
                <w:bCs/>
              </w:rPr>
              <w:t>θ</w:t>
            </w:r>
            <w:r w:rsidRPr="00375F41">
              <w:rPr>
                <w:rFonts w:eastAsia="OnemtmiguAAAA" w:cs="Arial"/>
              </w:rPr>
              <w:t xml:space="preserve"> </w:t>
            </w:r>
            <w:r w:rsidRPr="00375F41">
              <w:rPr>
                <w:rFonts w:eastAsia="OnemtmiguAAAA"/>
              </w:rPr>
              <w:t>[</w:t>
            </w:r>
            <w:r w:rsidRPr="00375F41">
              <w:rPr>
                <w:rFonts w:eastAsiaTheme="minorHAnsi"/>
              </w:rPr>
              <w:t>degrees]</w:t>
            </w:r>
          </w:p>
          <w:p w14:paraId="6C09A64D" w14:textId="77777777" w:rsidR="00DF4A7A" w:rsidRPr="00375F41" w:rsidRDefault="00DF4A7A" w:rsidP="00DF4A7A">
            <w:pPr>
              <w:pStyle w:val="CETBodytext"/>
            </w:pPr>
            <w:r w:rsidRPr="00375F41">
              <w:t>Number of gauzes</w:t>
            </w:r>
          </w:p>
        </w:tc>
        <w:tc>
          <w:tcPr>
            <w:tcW w:w="851" w:type="dxa"/>
            <w:shd w:val="clear" w:color="auto" w:fill="FFFFFF"/>
          </w:tcPr>
          <w:p w14:paraId="493DC5AB" w14:textId="77777777" w:rsidR="00DF4A7A" w:rsidRPr="00375F41" w:rsidRDefault="00DF4A7A" w:rsidP="00DF4A7A">
            <w:pPr>
              <w:pStyle w:val="CETBodytext"/>
              <w:spacing w:line="276" w:lineRule="auto"/>
              <w:rPr>
                <w:lang w:val="en-GB"/>
              </w:rPr>
            </w:pPr>
            <w:r w:rsidRPr="00375F41">
              <w:rPr>
                <w:lang w:val="en-GB"/>
              </w:rPr>
              <w:t>21.2</w:t>
            </w:r>
          </w:p>
          <w:p w14:paraId="61D507F6" w14:textId="77777777" w:rsidR="00DF4A7A" w:rsidRPr="00375F41" w:rsidRDefault="00DF4A7A" w:rsidP="00DF4A7A">
            <w:pPr>
              <w:pStyle w:val="CETBodytext"/>
              <w:spacing w:line="276" w:lineRule="auto"/>
              <w:rPr>
                <w:lang w:val="en-GB"/>
              </w:rPr>
            </w:pPr>
            <w:r w:rsidRPr="00375F41">
              <w:rPr>
                <w:lang w:val="en-GB"/>
              </w:rPr>
              <w:t>SS. gauze</w:t>
            </w:r>
          </w:p>
          <w:p w14:paraId="449F5636" w14:textId="77777777" w:rsidR="00DF4A7A" w:rsidRPr="00375F41" w:rsidRDefault="00DF4A7A" w:rsidP="00DF4A7A">
            <w:pPr>
              <w:pStyle w:val="CETBodytext"/>
              <w:spacing w:line="276" w:lineRule="auto"/>
              <w:rPr>
                <w:lang w:val="en-GB"/>
              </w:rPr>
            </w:pPr>
            <w:r w:rsidRPr="00375F41">
              <w:rPr>
                <w:lang w:val="en-GB"/>
              </w:rPr>
              <w:t>0.86</w:t>
            </w:r>
          </w:p>
          <w:p w14:paraId="2FBB3A66" w14:textId="77777777" w:rsidR="00DF4A7A" w:rsidRPr="00375F41" w:rsidRDefault="00DF4A7A" w:rsidP="00DF4A7A">
            <w:pPr>
              <w:pStyle w:val="CETBodytext"/>
              <w:spacing w:line="276" w:lineRule="auto"/>
              <w:rPr>
                <w:lang w:val="en-GB"/>
              </w:rPr>
            </w:pPr>
            <w:r w:rsidRPr="00375F41">
              <w:rPr>
                <w:lang w:val="en-GB"/>
              </w:rPr>
              <w:t>1710</w:t>
            </w:r>
          </w:p>
          <w:p w14:paraId="3CBC1A4B" w14:textId="77777777" w:rsidR="00DF4A7A" w:rsidRPr="00375F41" w:rsidRDefault="00DF4A7A" w:rsidP="00DF4A7A">
            <w:pPr>
              <w:pStyle w:val="CETBodytext"/>
              <w:spacing w:line="276" w:lineRule="auto"/>
              <w:rPr>
                <w:lang w:val="en-GB"/>
              </w:rPr>
            </w:pPr>
            <w:r w:rsidRPr="00375F41">
              <w:rPr>
                <w:lang w:val="en-GB"/>
              </w:rPr>
              <w:t>45</w:t>
            </w:r>
          </w:p>
          <w:p w14:paraId="174994C7" w14:textId="77777777" w:rsidR="00DF4A7A" w:rsidRPr="00375F41" w:rsidRDefault="00DF4A7A" w:rsidP="00DF4A7A">
            <w:pPr>
              <w:pStyle w:val="CETBodytext"/>
              <w:spacing w:line="276" w:lineRule="auto"/>
              <w:rPr>
                <w:lang w:val="en-GB"/>
              </w:rPr>
            </w:pPr>
            <w:r w:rsidRPr="00375F41">
              <w:rPr>
                <w:lang w:val="en-GB"/>
              </w:rPr>
              <w:t>11</w:t>
            </w:r>
          </w:p>
        </w:tc>
      </w:tr>
    </w:tbl>
    <w:p w14:paraId="10EAAAB9" w14:textId="6B37ED9A" w:rsidR="00457290" w:rsidRPr="00375F41" w:rsidRDefault="009908BF" w:rsidP="00457290">
      <w:pPr>
        <w:pStyle w:val="CETBodytext"/>
      </w:pPr>
      <w:r w:rsidRPr="00375F41">
        <w:rPr>
          <w:noProof/>
          <w:lang w:val="it-IT" w:eastAsia="it-IT"/>
        </w:rPr>
        <w:t xml:space="preserve"> </w:t>
      </w:r>
      <w:r w:rsidRPr="00375F41">
        <w:rPr>
          <w:noProof/>
          <w:lang w:val="it-IT" w:eastAsia="it-IT"/>
        </w:rPr>
        <mc:AlternateContent>
          <mc:Choice Requires="wpg">
            <w:drawing>
              <wp:inline distT="0" distB="0" distL="0" distR="0" wp14:anchorId="62910245" wp14:editId="0C789D13">
                <wp:extent cx="3069204" cy="2129147"/>
                <wp:effectExtent l="0" t="0" r="0" b="5080"/>
                <wp:docPr id="41" name="Gruppo 41"/>
                <wp:cNvGraphicFramePr/>
                <a:graphic xmlns:a="http://schemas.openxmlformats.org/drawingml/2006/main">
                  <a:graphicData uri="http://schemas.microsoft.com/office/word/2010/wordprocessingGroup">
                    <wpg:wgp>
                      <wpg:cNvGrpSpPr/>
                      <wpg:grpSpPr>
                        <a:xfrm>
                          <a:off x="0" y="0"/>
                          <a:ext cx="3069204" cy="2129147"/>
                          <a:chOff x="217030" y="-308812"/>
                          <a:chExt cx="4286763" cy="2826722"/>
                        </a:xfrm>
                      </wpg:grpSpPr>
                      <wpg:grpSp>
                        <wpg:cNvPr id="8" name="Gruppo 8"/>
                        <wpg:cNvGrpSpPr/>
                        <wpg:grpSpPr>
                          <a:xfrm>
                            <a:off x="217030" y="-308812"/>
                            <a:ext cx="4286763" cy="2811104"/>
                            <a:chOff x="217032" y="-356341"/>
                            <a:chExt cx="4286811" cy="2811322"/>
                          </a:xfrm>
                        </wpg:grpSpPr>
                        <pic:pic xmlns:pic="http://schemas.openxmlformats.org/drawingml/2006/picture">
                          <pic:nvPicPr>
                            <pic:cNvPr id="4" name="Immagine 4"/>
                            <pic:cNvPicPr>
                              <a:picLocks noChangeAspect="1"/>
                            </pic:cNvPicPr>
                          </pic:nvPicPr>
                          <pic:blipFill rotWithShape="1">
                            <a:blip r:embed="rId12"/>
                            <a:srcRect l="5545" t="15636" r="2767"/>
                            <a:stretch/>
                          </pic:blipFill>
                          <pic:spPr bwMode="auto">
                            <a:xfrm rot="5400000">
                              <a:off x="2068899" y="20072"/>
                              <a:ext cx="2472057" cy="239776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Immagine 9"/>
                            <pic:cNvPicPr>
                              <a:picLocks noChangeAspect="1"/>
                            </pic:cNvPicPr>
                          </pic:nvPicPr>
                          <pic:blipFill rotWithShape="1">
                            <a:blip r:embed="rId13"/>
                            <a:srcRect l="30105" t="22261" r="28632" b="21735"/>
                            <a:stretch/>
                          </pic:blipFill>
                          <pic:spPr bwMode="auto">
                            <a:xfrm>
                              <a:off x="280300" y="145693"/>
                              <a:ext cx="1036287" cy="1876537"/>
                            </a:xfrm>
                            <a:prstGeom prst="rect">
                              <a:avLst/>
                            </a:prstGeom>
                            <a:ln>
                              <a:noFill/>
                            </a:ln>
                            <a:extLst>
                              <a:ext uri="{53640926-AAD7-44D8-BBD7-CCE9431645EC}">
                                <a14:shadowObscured xmlns:a14="http://schemas.microsoft.com/office/drawing/2010/main"/>
                              </a:ext>
                            </a:extLst>
                          </pic:spPr>
                        </pic:pic>
                        <wps:wsp>
                          <wps:cNvPr id="16" name="Casella di testo 16"/>
                          <wps:cNvSpPr txBox="1"/>
                          <wps:spPr>
                            <a:xfrm>
                              <a:off x="217032" y="-356341"/>
                              <a:ext cx="4286811" cy="339105"/>
                            </a:xfrm>
                            <a:prstGeom prst="rect">
                              <a:avLst/>
                            </a:prstGeom>
                            <a:noFill/>
                            <a:ln>
                              <a:noFill/>
                            </a:ln>
                          </wps:spPr>
                          <wps:txbx>
                            <w:txbxContent>
                              <w:p w14:paraId="3F2A229B" w14:textId="4780F145" w:rsidR="00713082" w:rsidRPr="00F8701A" w:rsidRDefault="00713082" w:rsidP="009908BF">
                                <w:pPr>
                                  <w:pStyle w:val="CETBodytext"/>
                                  <w:numPr>
                                    <w:ilvl w:val="0"/>
                                    <w:numId w:val="26"/>
                                  </w:numPr>
                                  <w:jc w:val="left"/>
                                  <w:rPr>
                                    <w:b/>
                                  </w:rPr>
                                </w:pPr>
                                <w:r>
                                  <w:rPr>
                                    <w:b/>
                                  </w:rPr>
                                  <w:t xml:space="preserve">          </w:t>
                                </w:r>
                                <w:r w:rsidRPr="00F8701A">
                                  <w:rPr>
                                    <w:b/>
                                  </w:rPr>
                                  <w:t xml:space="preserve">b) </w:t>
                                </w:r>
                                <w:r>
                                  <w:rPr>
                                    <w:b/>
                                  </w:rPr>
                                  <w:t xml:space="preserve">     </w:t>
                                </w:r>
                                <w:r w:rsidRPr="00F8701A">
                                  <w:rPr>
                                    <w:b/>
                                  </w:rPr>
                                  <w:t xml:space="preserve"> </w:t>
                                </w:r>
                                <w:r>
                                  <w:rPr>
                                    <w:b/>
                                  </w:rPr>
                                  <w:t xml:space="preserve">                 </w:t>
                                </w:r>
                                <w:r w:rsidRPr="00F8701A">
                                  <w:rPr>
                                    <w:b/>
                                  </w:rPr>
                                  <w:t>c)</w:t>
                                </w:r>
                                <w:r>
                                  <w:rPr>
                                    <w:b/>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40" name="Immagine 40"/>
                          <pic:cNvPicPr>
                            <a:picLocks noChangeAspect="1"/>
                          </pic:cNvPicPr>
                        </pic:nvPicPr>
                        <pic:blipFill rotWithShape="1">
                          <a:blip r:embed="rId14"/>
                          <a:srcRect l="-26" t="-2" r="31374" b="2033"/>
                          <a:stretch/>
                        </pic:blipFill>
                        <pic:spPr>
                          <a:xfrm>
                            <a:off x="1316552" y="-76270"/>
                            <a:ext cx="587649" cy="2594180"/>
                          </a:xfrm>
                          <a:prstGeom prst="rect">
                            <a:avLst/>
                          </a:prstGeom>
                        </pic:spPr>
                      </pic:pic>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2910245" id="Gruppo 41" o:spid="_x0000_s1027" style="width:241.65pt;height:167.65pt;mso-position-horizontal-relative:char;mso-position-vertical-relative:line" coordorigin="2170,-3088" coordsize="42867,282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">
                <v:group id="Gruppo 8" o:spid="_x0000_s1028" style="position:absolute;left:2170;top:-3088;width:42867;height:28110" coordorigin="2170,-3563" coordsize="42868,28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4" o:spid="_x0000_s1029" type="#_x0000_t75" style="position:absolute;left:20689;top:201;width:24719;height:2397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">
                    <v:imagedata r:id="rId15" o:title="" croptop="10247f" cropleft="3634f" cropright="1813f"/>
                  </v:shape>
                  <v:shape id="Immagine 9" o:spid="_x0000_s1030" type="#_x0000_t75" style="position:absolute;left:2803;top:1456;width:10362;height:18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">
                    <v:imagedata r:id="rId16" o:title="" croptop="14589f" cropbottom="14244f" cropleft="19730f" cropright="18764f"/>
                  </v:shape>
                  <v:shape id="Casella di testo 16" o:spid="_x0000_s1031" type="#_x0000_t202" style="position:absolute;left:2170;top:-3563;width:42868;height:3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3F2A229B" w14:textId="4780F145" w:rsidR="00713082" w:rsidRPr="00F8701A" w:rsidRDefault="00713082" w:rsidP="009908BF">
                          <w:pPr>
                            <w:pStyle w:val="CETBodytext"/>
                            <w:numPr>
                              <w:ilvl w:val="0"/>
                              <w:numId w:val="26"/>
                            </w:numPr>
                            <w:jc w:val="left"/>
                            <w:rPr>
                              <w:b/>
                            </w:rPr>
                          </w:pPr>
                          <w:r>
                            <w:rPr>
                              <w:b/>
                            </w:rPr>
                            <w:t xml:space="preserve">          </w:t>
                          </w:r>
                          <w:r w:rsidRPr="00F8701A">
                            <w:rPr>
                              <w:b/>
                            </w:rPr>
                            <w:t xml:space="preserve">b) </w:t>
                          </w:r>
                          <w:r>
                            <w:rPr>
                              <w:b/>
                            </w:rPr>
                            <w:t xml:space="preserve">     </w:t>
                          </w:r>
                          <w:r w:rsidRPr="00F8701A">
                            <w:rPr>
                              <w:b/>
                            </w:rPr>
                            <w:t xml:space="preserve"> </w:t>
                          </w:r>
                          <w:r>
                            <w:rPr>
                              <w:b/>
                            </w:rPr>
                            <w:t xml:space="preserve">                 </w:t>
                          </w:r>
                          <w:r w:rsidRPr="00F8701A">
                            <w:rPr>
                              <w:b/>
                            </w:rPr>
                            <w:t>c)</w:t>
                          </w:r>
                          <w:r>
                            <w:rPr>
                              <w:b/>
                            </w:rPr>
                            <w:t xml:space="preserve">                                d)</w:t>
                          </w:r>
                        </w:p>
                      </w:txbxContent>
                    </v:textbox>
                  </v:shape>
                </v:group>
                <v:shape id="Immagine 40" o:spid="_x0000_s1032" type="#_x0000_t75" style="position:absolute;left:13165;top:-762;width:5877;height:259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">
                  <v:imagedata r:id="rId17" o:title="" croptop="-1f" cropbottom="1332f" cropleft="-17f" cropright="20561f"/>
                </v:shape>
                <w10:anchorlock/>
              </v:group>
            </w:pict>
          </mc:Fallback>
        </mc:AlternateContent>
      </w:r>
      <w:r w:rsidRPr="00375F41">
        <w:rPr>
          <w:noProof/>
          <w:lang w:val="it-IT" w:eastAsia="it-IT"/>
        </w:rPr>
        <w:t xml:space="preserve"> </w:t>
      </w:r>
    </w:p>
    <w:p w14:paraId="15A42339" w14:textId="77777777" w:rsidR="00457290" w:rsidRPr="00375F41" w:rsidRDefault="00457290" w:rsidP="00457290">
      <w:pPr>
        <w:pStyle w:val="CETBodytext"/>
      </w:pPr>
      <w:r w:rsidRPr="00375F41">
        <w:rPr>
          <w:noProof/>
          <w:lang w:val="it-IT" w:eastAsia="it-IT"/>
        </w:rPr>
        <mc:AlternateContent>
          <mc:Choice Requires="wps">
            <w:drawing>
              <wp:inline distT="0" distB="0" distL="0" distR="0" wp14:anchorId="3C7BEDFF" wp14:editId="19288645">
                <wp:extent cx="5518206" cy="635"/>
                <wp:effectExtent l="0" t="0" r="6350" b="4445"/>
                <wp:docPr id="10" name="Casella di testo 10"/>
                <wp:cNvGraphicFramePr/>
                <a:graphic xmlns:a="http://schemas.openxmlformats.org/drawingml/2006/main">
                  <a:graphicData uri="http://schemas.microsoft.com/office/word/2010/wordprocessingShape">
                    <wps:wsp>
                      <wps:cNvSpPr txBox="1"/>
                      <wps:spPr>
                        <a:xfrm>
                          <a:off x="0" y="0"/>
                          <a:ext cx="5518206" cy="635"/>
                        </a:xfrm>
                        <a:prstGeom prst="rect">
                          <a:avLst/>
                        </a:prstGeom>
                        <a:solidFill>
                          <a:prstClr val="white"/>
                        </a:solidFill>
                        <a:ln>
                          <a:noFill/>
                        </a:ln>
                      </wps:spPr>
                      <wps:txbx>
                        <w:txbxContent>
                          <w:p w14:paraId="32494D4E" w14:textId="4177801A" w:rsidR="00713082" w:rsidRPr="007313A3" w:rsidRDefault="00713082" w:rsidP="009908BF">
                            <w:pPr>
                              <w:pStyle w:val="CETReferencetext"/>
                            </w:pPr>
                            <w:r w:rsidRPr="00375F41">
                              <w:rPr>
                                <w:i/>
                                <w:iCs/>
                              </w:rPr>
                              <w:t xml:space="preserve">Figure </w:t>
                            </w:r>
                            <w:r w:rsidRPr="00375F41">
                              <w:rPr>
                                <w:i/>
                                <w:iCs/>
                              </w:rPr>
                              <w:fldChar w:fldCharType="begin"/>
                            </w:r>
                            <w:r w:rsidRPr="00375F41">
                              <w:rPr>
                                <w:i/>
                                <w:iCs/>
                              </w:rPr>
                              <w:instrText xml:space="preserve"> SEQ Figure \* ARABIC </w:instrText>
                            </w:r>
                            <w:r w:rsidRPr="00375F41">
                              <w:rPr>
                                <w:i/>
                                <w:iCs/>
                              </w:rPr>
                              <w:fldChar w:fldCharType="separate"/>
                            </w:r>
                            <w:r w:rsidRPr="00375F41">
                              <w:rPr>
                                <w:i/>
                                <w:iCs/>
                                <w:noProof/>
                              </w:rPr>
                              <w:t>2</w:t>
                            </w:r>
                            <w:r w:rsidRPr="00375F41">
                              <w:rPr>
                                <w:i/>
                                <w:iCs/>
                              </w:rPr>
                              <w:fldChar w:fldCharType="end"/>
                            </w:r>
                            <w:r w:rsidRPr="00375F41">
                              <w:t>: a) Photography of the Sulzer</w:t>
                            </w:r>
                            <w:r w:rsidRPr="00375F41">
                              <w:rPr>
                                <w:vertAlign w:val="superscript"/>
                              </w:rPr>
                              <w:t>®</w:t>
                            </w:r>
                            <w:r w:rsidRPr="00375F41">
                              <w:t xml:space="preserve"> EX structured gauze packing; b) Computational domain for the fluid dynamics calculations; c) Zoomed detail of the computational mesh; d) Geometric data of the packing.</w:t>
                            </w:r>
                          </w:p>
                          <w:p w14:paraId="71AE5604" w14:textId="41276D39" w:rsidR="00713082" w:rsidRPr="009908BF" w:rsidRDefault="00713082" w:rsidP="00457290">
                            <w:pPr>
                              <w:pStyle w:val="CETReferencetext"/>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7BEDFF" id="Casella di testo 10" o:spid="_x0000_s1033" type="#_x0000_t202" style="width:43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" stroked="f">
                <v:textbox style="mso-fit-shape-to-text:t" inset="0,0,0,0">
                  <w:txbxContent>
                    <w:p w14:paraId="32494D4E" w14:textId="4177801A" w:rsidR="00713082" w:rsidRPr="007313A3" w:rsidRDefault="00713082" w:rsidP="009908BF">
                      <w:pPr>
                        <w:pStyle w:val="CETReferencetext"/>
                      </w:pPr>
                      <w:r w:rsidRPr="00375F41">
                        <w:rPr>
                          <w:i/>
                          <w:iCs/>
                        </w:rPr>
                        <w:t xml:space="preserve">Figure </w:t>
                      </w:r>
                      <w:r w:rsidRPr="00375F41">
                        <w:rPr>
                          <w:i/>
                          <w:iCs/>
                        </w:rPr>
                        <w:fldChar w:fldCharType="begin"/>
                      </w:r>
                      <w:r w:rsidRPr="00375F41">
                        <w:rPr>
                          <w:i/>
                          <w:iCs/>
                        </w:rPr>
                        <w:instrText xml:space="preserve"> SEQ Figure \* ARABIC </w:instrText>
                      </w:r>
                      <w:r w:rsidRPr="00375F41">
                        <w:rPr>
                          <w:i/>
                          <w:iCs/>
                        </w:rPr>
                        <w:fldChar w:fldCharType="separate"/>
                      </w:r>
                      <w:r w:rsidRPr="00375F41">
                        <w:rPr>
                          <w:i/>
                          <w:iCs/>
                          <w:noProof/>
                        </w:rPr>
                        <w:t>2</w:t>
                      </w:r>
                      <w:r w:rsidRPr="00375F41">
                        <w:rPr>
                          <w:i/>
                          <w:iCs/>
                        </w:rPr>
                        <w:fldChar w:fldCharType="end"/>
                      </w:r>
                      <w:r w:rsidRPr="00375F41">
                        <w:t>: a) Photography of the Sulzer</w:t>
                      </w:r>
                      <w:r w:rsidRPr="00375F41">
                        <w:rPr>
                          <w:vertAlign w:val="superscript"/>
                        </w:rPr>
                        <w:t>®</w:t>
                      </w:r>
                      <w:r w:rsidRPr="00375F41">
                        <w:t xml:space="preserve"> EX structured gauze packing; b) Computational domain for the fluid dynamics calculations; c) Zoomed detail of the computational mesh; d) Geometric data of the packing.</w:t>
                      </w:r>
                    </w:p>
                    <w:p w14:paraId="71AE5604" w14:textId="41276D39" w:rsidR="00713082" w:rsidRPr="009908BF" w:rsidRDefault="00713082" w:rsidP="00457290">
                      <w:pPr>
                        <w:pStyle w:val="CETReferencetext"/>
                        <w:rPr>
                          <w:noProof/>
                        </w:rPr>
                      </w:pPr>
                    </w:p>
                  </w:txbxContent>
                </v:textbox>
                <w10:anchorlock/>
              </v:shape>
            </w:pict>
          </mc:Fallback>
        </mc:AlternateContent>
      </w:r>
    </w:p>
    <w:p w14:paraId="756ADBDE" w14:textId="34B07A87" w:rsidR="00CD678E" w:rsidRPr="00375F41" w:rsidRDefault="007E0D0A" w:rsidP="009908BF">
      <w:pPr>
        <w:pStyle w:val="CETBodytext"/>
        <w:rPr>
          <w:i/>
          <w:iCs/>
          <w:sz w:val="14"/>
          <w:szCs w:val="16"/>
        </w:rPr>
      </w:pPr>
      <w:r w:rsidRPr="00375F41">
        <w:t xml:space="preserve">The characteristic length of the packing is defined by the diameter of its channels, </w:t>
      </w:r>
      <m:oMath>
        <m:sSub>
          <m:sSubPr>
            <m:ctrlPr>
              <w:rPr>
                <w:rFonts w:ascii="Cambria Math" w:hAnsi="Cambria Math"/>
              </w:rPr>
            </m:ctrlPr>
          </m:sSubPr>
          <m:e>
            <m:r>
              <w:rPr>
                <w:rFonts w:ascii="Cambria Math" w:hAnsi="Cambria Math"/>
              </w:rPr>
              <m:t>d</m:t>
            </m:r>
          </m:e>
          <m:sub>
            <m:r>
              <w:rPr>
                <w:rFonts w:ascii="Cambria Math" w:hAnsi="Cambria Math"/>
              </w:rPr>
              <m:t>p</m:t>
            </m:r>
          </m:sub>
        </m:sSub>
        <m:r>
          <m:rPr>
            <m:sty m:val="p"/>
          </m:rPr>
          <w:rPr>
            <w:rFonts w:ascii="Cambria Math" w:hAnsi="Cambria Math"/>
          </w:rPr>
          <m:t xml:space="preserve"> = 6(1-</m:t>
        </m:r>
        <m:r>
          <w:rPr>
            <w:rFonts w:ascii="Cambria Math" w:hAnsi="Cambria Math"/>
          </w:rPr>
          <m:t>ε</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s</m:t>
            </m:r>
          </m:sub>
        </m:sSub>
      </m:oMath>
      <w:r w:rsidRPr="00375F41">
        <w:t xml:space="preserve">, where </w:t>
      </w:r>
      <m:oMath>
        <m:r>
          <w:rPr>
            <w:rFonts w:ascii="Cambria Math" w:hAnsi="Cambria Math"/>
          </w:rPr>
          <m:t>ε</m:t>
        </m:r>
      </m:oMath>
      <w:r w:rsidRPr="00375F41">
        <w:t xml:space="preserve"> is the void fraction and </w:t>
      </w:r>
      <m:oMath>
        <m:sSub>
          <m:sSubPr>
            <m:ctrlPr>
              <w:rPr>
                <w:rFonts w:ascii="Cambria Math" w:hAnsi="Cambria Math"/>
                <w:i/>
              </w:rPr>
            </m:ctrlPr>
          </m:sSubPr>
          <m:e>
            <m:r>
              <w:rPr>
                <w:rFonts w:ascii="Cambria Math" w:hAnsi="Cambria Math"/>
              </w:rPr>
              <m:t>a</m:t>
            </m:r>
          </m:e>
          <m:sub>
            <m:r>
              <w:rPr>
                <w:rFonts w:ascii="Cambria Math" w:hAnsi="Cambria Math"/>
                <w:vertAlign w:val="subscript"/>
              </w:rPr>
              <m:t>s</m:t>
            </m:r>
          </m:sub>
        </m:sSub>
      </m:oMath>
      <w:r w:rsidRPr="00375F41">
        <w:t xml:space="preserve"> is the surface area per unit volume of packing. The hydraulic diameter, </w:t>
      </w:r>
      <m:oMath>
        <m:sSub>
          <m:sSubPr>
            <m:ctrlPr>
              <w:rPr>
                <w:rFonts w:ascii="Cambria Math" w:hAnsi="Cambria Math"/>
              </w:rPr>
            </m:ctrlPr>
          </m:sSubPr>
          <m:e>
            <m:r>
              <w:rPr>
                <w:rFonts w:ascii="Cambria Math" w:hAnsi="Cambria Math"/>
              </w:rPr>
              <m:t>d</m:t>
            </m:r>
          </m:e>
          <m:sub>
            <m:r>
              <w:rPr>
                <w:rFonts w:ascii="Cambria Math" w:hAnsi="Cambria Math"/>
              </w:rPr>
              <m:t>h</m:t>
            </m:r>
          </m:sub>
        </m:sSub>
      </m:oMath>
      <w:r w:rsidRPr="00375F41">
        <w:t xml:space="preserve"> , is defined as </w:t>
      </w:r>
      <m:oMath>
        <m:sSub>
          <m:sSubPr>
            <m:ctrlPr>
              <w:rPr>
                <w:rFonts w:ascii="Cambria Math" w:hAnsi="Cambria Math"/>
              </w:rPr>
            </m:ctrlPr>
          </m:sSubPr>
          <m:e>
            <m:r>
              <w:rPr>
                <w:rFonts w:ascii="Cambria Math" w:hAnsi="Cambria Math"/>
              </w:rPr>
              <m:t>d</m:t>
            </m:r>
          </m:e>
          <m:sub>
            <m:r>
              <w:rPr>
                <w:rFonts w:ascii="Cambria Math" w:hAnsi="Cambria Math"/>
              </w:rPr>
              <m:t>h</m:t>
            </m:r>
          </m:sub>
        </m:sSub>
        <m:r>
          <m:rPr>
            <m:sty m:val="p"/>
          </m:rPr>
          <w:rPr>
            <w:rFonts w:ascii="Cambria Math" w:hAnsi="Cambria Math"/>
          </w:rPr>
          <m:t xml:space="preserve"> =4</m:t>
        </m:r>
        <m:r>
          <w:rPr>
            <w:rFonts w:ascii="Cambria Math" w:hAnsi="Cambria Math"/>
          </w:rPr>
          <m:t>ε</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s</m:t>
            </m:r>
          </m:sub>
        </m:sSub>
      </m:oMath>
      <w:r w:rsidRPr="00375F41">
        <w:t xml:space="preserve">. </w:t>
      </w:r>
    </w:p>
    <w:p w14:paraId="38D63D52" w14:textId="1A957671" w:rsidR="00B139FA" w:rsidRPr="00375F41" w:rsidRDefault="00B139FA" w:rsidP="001304A4">
      <w:pPr>
        <w:pStyle w:val="CETBodytext"/>
        <w:widowControl w:val="0"/>
      </w:pPr>
      <w:r w:rsidRPr="00375F41">
        <w:t xml:space="preserve">The calculations were carried out </w:t>
      </w:r>
      <w:r w:rsidR="00457290" w:rsidRPr="00375F41">
        <w:t>in</w:t>
      </w:r>
      <w:r w:rsidRPr="00375F41">
        <w:t xml:space="preserve"> the </w:t>
      </w:r>
      <w:r w:rsidR="00457290" w:rsidRPr="00375F41">
        <w:t xml:space="preserve">computational domain </w:t>
      </w:r>
      <w:r w:rsidRPr="00375F41">
        <w:t xml:space="preserve">shown in </w:t>
      </w:r>
      <w:r w:rsidR="00E437D5" w:rsidRPr="00375F41">
        <w:t>Fig</w:t>
      </w:r>
      <w:r w:rsidR="00555F81" w:rsidRPr="00375F41">
        <w:t>ure</w:t>
      </w:r>
      <w:r w:rsidR="00E437D5" w:rsidRPr="00375F41">
        <w:t xml:space="preserve"> 2</w:t>
      </w:r>
      <w:r w:rsidR="00C37B14" w:rsidRPr="00375F41">
        <w:t>.</w:t>
      </w:r>
      <w:r w:rsidR="00457290" w:rsidRPr="00375F41">
        <w:t>b</w:t>
      </w:r>
      <w:r w:rsidRPr="00375F41">
        <w:t xml:space="preserve"> </w:t>
      </w:r>
      <w:r w:rsidR="00457290" w:rsidRPr="00375F41">
        <w:t>Its</w:t>
      </w:r>
      <w:r w:rsidRPr="00375F41">
        <w:t xml:space="preserve"> geometry corresponds to the space between two neighboring packing sheets of a packing element</w:t>
      </w:r>
      <w:r w:rsidR="001D3462" w:rsidRPr="00375F41">
        <w:t xml:space="preserve">. </w:t>
      </w:r>
      <w:r w:rsidR="000C4BDF" w:rsidRPr="00375F41">
        <w:t xml:space="preserve">It </w:t>
      </w:r>
      <w:r w:rsidR="00B80DE8" w:rsidRPr="00375F41">
        <w:rPr>
          <w:lang w:val="en"/>
        </w:rPr>
        <w:t xml:space="preserve">develops mainly in two dimensions; three volumes were placed along the third direction, so </w:t>
      </w:r>
      <w:r w:rsidR="008C3B80" w:rsidRPr="00375F41">
        <w:rPr>
          <w:lang w:val="en"/>
        </w:rPr>
        <w:t xml:space="preserve">that </w:t>
      </w:r>
      <w:r w:rsidR="00B80DE8" w:rsidRPr="00375F41">
        <w:rPr>
          <w:lang w:val="en"/>
        </w:rPr>
        <w:t xml:space="preserve">to make the system three-dimensional in order to be able to use the same model in more complex applications. </w:t>
      </w:r>
      <w:r w:rsidR="001D3462" w:rsidRPr="00375F41">
        <w:t xml:space="preserve">For </w:t>
      </w:r>
      <w:r w:rsidR="00B80DE8" w:rsidRPr="00375F41">
        <w:t xml:space="preserve">simplicity reasons, along the longitudinal direction </w:t>
      </w:r>
      <w:r w:rsidR="000C4BDF" w:rsidRPr="00375F41">
        <w:rPr>
          <w:lang w:val="en"/>
        </w:rPr>
        <w:t xml:space="preserve">the computational domain </w:t>
      </w:r>
      <w:r w:rsidR="00B80DE8" w:rsidRPr="00375F41">
        <w:t>i</w:t>
      </w:r>
      <w:r w:rsidR="001D3462" w:rsidRPr="00375F41">
        <w:t xml:space="preserve">ncludes </w:t>
      </w:r>
      <w:r w:rsidR="00B80DE8" w:rsidRPr="00375F41">
        <w:t xml:space="preserve">only three </w:t>
      </w:r>
      <w:r w:rsidR="001D3462" w:rsidRPr="00375F41">
        <w:t xml:space="preserve">and a half repetitive </w:t>
      </w:r>
      <w:r w:rsidR="00B80DE8" w:rsidRPr="00375F41">
        <w:t xml:space="preserve">crisscross </w:t>
      </w:r>
      <w:r w:rsidR="001D3462" w:rsidRPr="00375F41">
        <w:t xml:space="preserve">units for a total length of </w:t>
      </w:r>
      <w:r w:rsidR="001D3462" w:rsidRPr="00375F41">
        <w:rPr>
          <w:rFonts w:ascii="Times New Roman" w:hAnsi="Times New Roman"/>
        </w:rPr>
        <w:t>~</w:t>
      </w:r>
      <w:r w:rsidR="001D3462" w:rsidRPr="00375F41">
        <w:t xml:space="preserve">10 mm (not including upper and lower headers), while the real equipment includes more than </w:t>
      </w:r>
      <w:r w:rsidR="00B80DE8" w:rsidRPr="00375F41">
        <w:t xml:space="preserve">800 such units and is </w:t>
      </w:r>
      <w:r w:rsidR="00B80DE8" w:rsidRPr="00375F41">
        <w:rPr>
          <w:rFonts w:ascii="Times New Roman" w:hAnsi="Times New Roman"/>
        </w:rPr>
        <w:t>~</w:t>
      </w:r>
      <w:r w:rsidR="00B80DE8" w:rsidRPr="00375F41">
        <w:t>2.4 m high</w:t>
      </w:r>
      <w:r w:rsidRPr="00375F41">
        <w:t xml:space="preserve">. </w:t>
      </w:r>
      <w:r w:rsidR="0035019B" w:rsidRPr="00375F41">
        <w:t>The</w:t>
      </w:r>
      <w:r w:rsidRPr="00375F41">
        <w:t xml:space="preserve"> grid </w:t>
      </w:r>
      <w:r w:rsidR="00B80DE8" w:rsidRPr="00375F41">
        <w:t xml:space="preserve">was refined toward the walls so </w:t>
      </w:r>
      <w:r w:rsidRPr="00375F41">
        <w:t xml:space="preserve">that at least </w:t>
      </w:r>
      <w:r w:rsidR="00E15789" w:rsidRPr="00375F41">
        <w:t>12</w:t>
      </w:r>
      <w:r w:rsidRPr="00375F41">
        <w:t>–1</w:t>
      </w:r>
      <w:r w:rsidR="00E15789" w:rsidRPr="00375F41">
        <w:t>5</w:t>
      </w:r>
      <w:r w:rsidRPr="00375F41">
        <w:t xml:space="preserve"> grid points were placed in the liquid film. </w:t>
      </w:r>
      <w:r w:rsidR="00E15789" w:rsidRPr="00375F41">
        <w:t xml:space="preserve">Structured hexahedral meshes with 60,000, 120,000, 160,000 and 480,000 </w:t>
      </w:r>
      <w:r w:rsidR="00B80DE8" w:rsidRPr="00375F41">
        <w:t xml:space="preserve">total </w:t>
      </w:r>
      <w:r w:rsidR="00FC01D7" w:rsidRPr="00375F41">
        <w:t>volumes</w:t>
      </w:r>
      <w:r w:rsidR="00E15789" w:rsidRPr="00375F41">
        <w:t xml:space="preserve"> </w:t>
      </w:r>
      <w:r w:rsidR="00B80DE8" w:rsidRPr="00375F41">
        <w:t>(one third of which in the main simulation plane) were tested. Preliminary result</w:t>
      </w:r>
      <w:r w:rsidR="00E15789" w:rsidRPr="00375F41">
        <w:t xml:space="preserve">s showed that the mesh with </w:t>
      </w:r>
      <w:r w:rsidR="0090265A" w:rsidRPr="00375F41">
        <w:t>160,000</w:t>
      </w:r>
      <w:r w:rsidR="00E15789" w:rsidRPr="00375F41">
        <w:t xml:space="preserve"> </w:t>
      </w:r>
      <w:r w:rsidR="00FC01D7" w:rsidRPr="00375F41">
        <w:t>volumes</w:t>
      </w:r>
      <w:r w:rsidR="00E15789" w:rsidRPr="00375F41">
        <w:t xml:space="preserve"> gave the best compromise between </w:t>
      </w:r>
      <w:r w:rsidR="00151A9E" w:rsidRPr="00375F41">
        <w:t xml:space="preserve">the </w:t>
      </w:r>
      <w:r w:rsidR="00B80DE8" w:rsidRPr="00375F41">
        <w:t xml:space="preserve">mesh </w:t>
      </w:r>
      <w:r w:rsidR="00E15789" w:rsidRPr="00375F41">
        <w:t>quality (in terms of aspect</w:t>
      </w:r>
      <w:r w:rsidR="00FC01D7" w:rsidRPr="00375F41">
        <w:t xml:space="preserve"> ratio, orthogonality and uniformity</w:t>
      </w:r>
      <w:r w:rsidR="00E15789" w:rsidRPr="00375F41">
        <w:t>)</w:t>
      </w:r>
      <w:r w:rsidR="0090265A" w:rsidRPr="00375F41">
        <w:t xml:space="preserve">, </w:t>
      </w:r>
      <w:r w:rsidR="00FC01D7" w:rsidRPr="00375F41">
        <w:t xml:space="preserve">and </w:t>
      </w:r>
      <w:r w:rsidR="0090265A" w:rsidRPr="00375F41">
        <w:t>the computational burden required by the simulation.</w:t>
      </w:r>
      <w:r w:rsidR="0064356A" w:rsidRPr="00375F41">
        <w:t xml:space="preserve"> The criterion use</w:t>
      </w:r>
      <w:r w:rsidR="002A69D7" w:rsidRPr="00375F41">
        <w:t>d</w:t>
      </w:r>
      <w:r w:rsidR="0064356A" w:rsidRPr="00375F41">
        <w:t xml:space="preserve"> to choose the mesh was based on the observation of the shape of the liquid film on the solid wall of the packing. While the fir</w:t>
      </w:r>
      <w:r w:rsidR="002A69D7" w:rsidRPr="00375F41">
        <w:t>st two coarser meshes didn’t result in the formation of a uniform film on the solid surface, the last two gave results</w:t>
      </w:r>
      <w:r w:rsidR="00A52FC9" w:rsidRPr="00375F41">
        <w:t xml:space="preserve"> almost identical to each other and in agreement with the expected continuous film behavior</w:t>
      </w:r>
      <w:r w:rsidR="002A69D7" w:rsidRPr="00375F41">
        <w:t xml:space="preserve">, so the 160,000 volumes mesh was chosen. </w:t>
      </w:r>
      <w:r w:rsidR="0064356A" w:rsidRPr="00375F41">
        <w:t xml:space="preserve"> </w:t>
      </w:r>
      <w:r w:rsidRPr="00375F41">
        <w:t xml:space="preserve">The walls were defined </w:t>
      </w:r>
      <w:r w:rsidR="00FC01D7" w:rsidRPr="00375F41">
        <w:t>as</w:t>
      </w:r>
      <w:r w:rsidRPr="00375F41">
        <w:t xml:space="preserve"> no-slip boundary conditions. Both the liquid and </w:t>
      </w:r>
      <w:r w:rsidR="00BC5A33" w:rsidRPr="00375F41">
        <w:t>s</w:t>
      </w:r>
      <w:r w:rsidR="005C593E" w:rsidRPr="00375F41">
        <w:t>c</w:t>
      </w:r>
      <w:r w:rsidRPr="00375F41">
        <w:t>CO</w:t>
      </w:r>
      <w:r w:rsidRPr="00375F41">
        <w:rPr>
          <w:vertAlign w:val="subscript"/>
        </w:rPr>
        <w:t>2</w:t>
      </w:r>
      <w:r w:rsidRPr="00375F41">
        <w:t xml:space="preserve"> inlet zones were defined </w:t>
      </w:r>
      <w:r w:rsidR="00FC01D7" w:rsidRPr="00375F41">
        <w:t>as</w:t>
      </w:r>
      <w:r w:rsidRPr="00375F41">
        <w:t xml:space="preserve"> uniform inlet velocity </w:t>
      </w:r>
      <w:r w:rsidR="00FC01D7" w:rsidRPr="00375F41">
        <w:t xml:space="preserve">(Dirichlet) </w:t>
      </w:r>
      <w:r w:rsidRPr="00375F41">
        <w:t xml:space="preserve">boundary conditions. The outlets for </w:t>
      </w:r>
      <w:r w:rsidR="00BC5A33" w:rsidRPr="00375F41">
        <w:t>s</w:t>
      </w:r>
      <w:r w:rsidR="005C593E" w:rsidRPr="00375F41">
        <w:t>c</w:t>
      </w:r>
      <w:r w:rsidRPr="00375F41">
        <w:t>CO</w:t>
      </w:r>
      <w:r w:rsidRPr="00375F41">
        <w:rPr>
          <w:vertAlign w:val="subscript"/>
        </w:rPr>
        <w:t>2</w:t>
      </w:r>
      <w:r w:rsidRPr="00375F41">
        <w:t xml:space="preserve"> and liquid were defined </w:t>
      </w:r>
      <w:r w:rsidR="00FC01D7" w:rsidRPr="00375F41">
        <w:t>as</w:t>
      </w:r>
      <w:r w:rsidRPr="00375F41">
        <w:t xml:space="preserve"> </w:t>
      </w:r>
      <w:r w:rsidR="00E15789" w:rsidRPr="00375F41">
        <w:t>pressure-outlet boundar</w:t>
      </w:r>
      <w:r w:rsidR="00FC01D7" w:rsidRPr="00375F41">
        <w:t>ies</w:t>
      </w:r>
      <w:r w:rsidR="00E15789" w:rsidRPr="00375F41">
        <w:t xml:space="preserve"> with</w:t>
      </w:r>
      <w:r w:rsidR="00151A9E" w:rsidRPr="00375F41">
        <w:t xml:space="preserve"> a</w:t>
      </w:r>
      <w:r w:rsidR="00E15789" w:rsidRPr="00375F41">
        <w:t xml:space="preserve"> gauge pressure of 0 Pa</w:t>
      </w:r>
      <w:r w:rsidRPr="00375F41">
        <w:t>.</w:t>
      </w:r>
    </w:p>
    <w:p w14:paraId="2CFB7207" w14:textId="77777777" w:rsidR="00CE0CBC" w:rsidRPr="00375F41" w:rsidRDefault="00CE0CBC" w:rsidP="000C4BDF">
      <w:pPr>
        <w:pStyle w:val="CETheadingx"/>
        <w:spacing w:before="240"/>
        <w:rPr>
          <w:rFonts w:eastAsiaTheme="minorHAnsi"/>
        </w:rPr>
      </w:pPr>
      <w:r w:rsidRPr="00375F41">
        <w:rPr>
          <w:rFonts w:eastAsiaTheme="minorHAnsi"/>
        </w:rPr>
        <w:t>Computation details</w:t>
      </w:r>
    </w:p>
    <w:p w14:paraId="6BD1CCC8" w14:textId="69019652" w:rsidR="00CE0CBC" w:rsidRPr="00375F41" w:rsidRDefault="005E66AC" w:rsidP="00CE0CBC">
      <w:pPr>
        <w:pStyle w:val="CETBodytext"/>
      </w:pPr>
      <w:r w:rsidRPr="00375F41">
        <w:rPr>
          <w:rFonts w:eastAsiaTheme="minorHAnsi"/>
        </w:rPr>
        <w:t>For t</w:t>
      </w:r>
      <w:r w:rsidR="00CE0CBC" w:rsidRPr="00375F41">
        <w:rPr>
          <w:rFonts w:eastAsiaTheme="minorHAnsi"/>
        </w:rPr>
        <w:t xml:space="preserve">he time-dependent CFD </w:t>
      </w:r>
      <w:r w:rsidR="003B25DD" w:rsidRPr="00375F41">
        <w:rPr>
          <w:rFonts w:eastAsiaTheme="minorHAnsi"/>
        </w:rPr>
        <w:t>a time step of 1</w:t>
      </w:r>
      <w:r w:rsidR="003B25DD" w:rsidRPr="00375F41">
        <w:rPr>
          <w:rFonts w:cs="Arial"/>
          <w:lang w:val="en-GB"/>
        </w:rPr>
        <w:t>·</w:t>
      </w:r>
      <w:r w:rsidR="003B25DD" w:rsidRPr="00375F41">
        <w:rPr>
          <w:lang w:val="en-GB"/>
        </w:rPr>
        <w:t>10</w:t>
      </w:r>
      <w:r w:rsidR="003B25DD" w:rsidRPr="00375F41">
        <w:rPr>
          <w:vertAlign w:val="superscript"/>
          <w:lang w:val="en-GB"/>
        </w:rPr>
        <w:t>-4</w:t>
      </w:r>
      <w:r w:rsidR="003B25DD" w:rsidRPr="00375F41">
        <w:rPr>
          <w:lang w:val="en-GB"/>
        </w:rPr>
        <w:t xml:space="preserve"> </w:t>
      </w:r>
      <w:r w:rsidR="003B25DD" w:rsidRPr="00375F41">
        <w:rPr>
          <w:rFonts w:eastAsiaTheme="minorHAnsi"/>
        </w:rPr>
        <w:t xml:space="preserve">s </w:t>
      </w:r>
      <w:r w:rsidRPr="00375F41">
        <w:rPr>
          <w:rFonts w:eastAsiaTheme="minorHAnsi"/>
        </w:rPr>
        <w:t xml:space="preserve">was chosen </w:t>
      </w:r>
      <w:r w:rsidR="00CE0CBC" w:rsidRPr="00375F41">
        <w:rPr>
          <w:rFonts w:eastAsiaTheme="minorHAnsi"/>
        </w:rPr>
        <w:t xml:space="preserve">with </w:t>
      </w:r>
      <w:r w:rsidRPr="00375F41">
        <w:rPr>
          <w:rFonts w:eastAsiaTheme="minorHAnsi"/>
        </w:rPr>
        <w:t>3</w:t>
      </w:r>
      <w:r w:rsidR="00CE0CBC" w:rsidRPr="00375F41">
        <w:rPr>
          <w:rFonts w:eastAsiaTheme="minorHAnsi"/>
        </w:rPr>
        <w:t xml:space="preserve">0 iterations per time step. The </w:t>
      </w:r>
      <w:r w:rsidR="00906E5E" w:rsidRPr="00375F41">
        <w:rPr>
          <w:rFonts w:eastAsiaTheme="minorHAnsi"/>
        </w:rPr>
        <w:t xml:space="preserve">initialization was made with the entire domain </w:t>
      </w:r>
      <w:r w:rsidRPr="00375F41">
        <w:rPr>
          <w:rFonts w:eastAsiaTheme="minorHAnsi"/>
        </w:rPr>
        <w:t xml:space="preserve">filled </w:t>
      </w:r>
      <w:r w:rsidR="00BC5A33" w:rsidRPr="00375F41">
        <w:rPr>
          <w:rFonts w:eastAsiaTheme="minorHAnsi"/>
        </w:rPr>
        <w:t>with</w:t>
      </w:r>
      <w:r w:rsidRPr="00375F41">
        <w:rPr>
          <w:rFonts w:eastAsiaTheme="minorHAnsi"/>
        </w:rPr>
        <w:t xml:space="preserve"> </w:t>
      </w:r>
      <w:r w:rsidR="005C593E" w:rsidRPr="00375F41">
        <w:rPr>
          <w:rFonts w:eastAsiaTheme="minorHAnsi"/>
        </w:rPr>
        <w:t>sc</w:t>
      </w:r>
      <w:r w:rsidRPr="00375F41">
        <w:rPr>
          <w:rFonts w:eastAsiaTheme="minorHAnsi"/>
        </w:rPr>
        <w:t>CO</w:t>
      </w:r>
      <w:r w:rsidRPr="00375F41">
        <w:rPr>
          <w:rFonts w:eastAsiaTheme="minorHAnsi"/>
          <w:vertAlign w:val="subscript"/>
        </w:rPr>
        <w:t>2</w:t>
      </w:r>
      <w:r w:rsidR="00CE0CBC" w:rsidRPr="00375F41">
        <w:rPr>
          <w:rFonts w:ascii="AdvPTimesI" w:eastAsiaTheme="minorHAnsi" w:hAnsi="AdvPTimesI" w:cs="AdvPTimesI"/>
        </w:rPr>
        <w:t xml:space="preserve"> </w:t>
      </w:r>
      <w:r w:rsidR="00BC5A33" w:rsidRPr="00375F41">
        <w:rPr>
          <w:rFonts w:eastAsiaTheme="minorHAnsi"/>
        </w:rPr>
        <w:t xml:space="preserve">and </w:t>
      </w:r>
      <w:r w:rsidR="00256468" w:rsidRPr="00375F41">
        <w:rPr>
          <w:rFonts w:eastAsiaTheme="minorHAnsi"/>
        </w:rPr>
        <w:t xml:space="preserve">as a </w:t>
      </w:r>
      <w:r w:rsidR="006E1237" w:rsidRPr="00375F41">
        <w:rPr>
          <w:rFonts w:eastAsiaTheme="minorHAnsi"/>
        </w:rPr>
        <w:t>v</w:t>
      </w:r>
      <w:r w:rsidR="00BC5A33" w:rsidRPr="00375F41">
        <w:rPr>
          <w:rFonts w:eastAsiaTheme="minorHAnsi"/>
        </w:rPr>
        <w:t>iscous model,</w:t>
      </w:r>
      <w:r w:rsidR="006E1237" w:rsidRPr="00375F41">
        <w:t xml:space="preserve"> </w:t>
      </w:r>
      <w:r w:rsidR="00906E5E" w:rsidRPr="00375F41">
        <w:rPr>
          <w:rFonts w:eastAsiaTheme="minorHAnsi"/>
        </w:rPr>
        <w:t>taking into account</w:t>
      </w:r>
      <w:r w:rsidR="006E1237" w:rsidRPr="00375F41">
        <w:rPr>
          <w:rFonts w:eastAsiaTheme="minorHAnsi"/>
        </w:rPr>
        <w:t xml:space="preserve"> the low </w:t>
      </w:r>
      <w:r w:rsidR="00906E5E" w:rsidRPr="00375F41">
        <w:rPr>
          <w:rFonts w:eastAsiaTheme="minorHAnsi"/>
        </w:rPr>
        <w:t>Reynolds number</w:t>
      </w:r>
      <w:r w:rsidR="006E1237" w:rsidRPr="00375F41">
        <w:rPr>
          <w:rFonts w:eastAsiaTheme="minorHAnsi"/>
        </w:rPr>
        <w:t xml:space="preserve"> present in the system</w:t>
      </w:r>
      <w:r w:rsidR="00906E5E" w:rsidRPr="00375F41">
        <w:rPr>
          <w:rFonts w:eastAsiaTheme="minorHAnsi"/>
        </w:rPr>
        <w:t xml:space="preserve"> for both phases</w:t>
      </w:r>
      <w:r w:rsidR="006E1237" w:rsidRPr="00375F41">
        <w:rPr>
          <w:rFonts w:eastAsiaTheme="minorHAnsi"/>
        </w:rPr>
        <w:t>, a laminar mode</w:t>
      </w:r>
      <w:r w:rsidR="002E4106" w:rsidRPr="00375F41">
        <w:rPr>
          <w:rFonts w:eastAsiaTheme="minorHAnsi"/>
        </w:rPr>
        <w:t>l was chosen</w:t>
      </w:r>
      <w:r w:rsidR="00CE0CBC" w:rsidRPr="00375F41">
        <w:rPr>
          <w:rFonts w:eastAsiaTheme="minorHAnsi"/>
        </w:rPr>
        <w:t>.</w:t>
      </w:r>
      <w:r w:rsidRPr="00375F41">
        <w:rPr>
          <w:rFonts w:eastAsiaTheme="minorHAnsi"/>
        </w:rPr>
        <w:t xml:space="preserve"> </w:t>
      </w:r>
      <w:r w:rsidR="00CE0CBC" w:rsidRPr="00375F41">
        <w:rPr>
          <w:rFonts w:eastAsiaTheme="minorHAnsi"/>
        </w:rPr>
        <w:t xml:space="preserve">A phase-coupled </w:t>
      </w:r>
      <w:r w:rsidRPr="00375F41">
        <w:rPr>
          <w:rFonts w:eastAsiaTheme="minorHAnsi"/>
        </w:rPr>
        <w:t>PISO</w:t>
      </w:r>
      <w:r w:rsidR="00CE0CBC" w:rsidRPr="00375F41">
        <w:rPr>
          <w:rFonts w:eastAsiaTheme="minorHAnsi"/>
        </w:rPr>
        <w:t xml:space="preserve"> algorithm was used to solve the pressure</w:t>
      </w:r>
      <w:r w:rsidRPr="00375F41">
        <w:rPr>
          <w:rFonts w:eastAsiaTheme="minorHAnsi"/>
        </w:rPr>
        <w:t>-velocity</w:t>
      </w:r>
      <w:r w:rsidR="00CE0CBC" w:rsidRPr="00375F41">
        <w:rPr>
          <w:rFonts w:eastAsiaTheme="minorHAnsi"/>
        </w:rPr>
        <w:t xml:space="preserve"> coupling</w:t>
      </w:r>
      <w:r w:rsidR="00BC5A33" w:rsidRPr="00375F41">
        <w:rPr>
          <w:rFonts w:eastAsiaTheme="minorHAnsi"/>
        </w:rPr>
        <w:t>.</w:t>
      </w:r>
      <w:r w:rsidR="00CE0CBC" w:rsidRPr="00375F41">
        <w:rPr>
          <w:rFonts w:eastAsiaTheme="minorHAnsi"/>
        </w:rPr>
        <w:t xml:space="preserve"> The volume fraction was discretized with a </w:t>
      </w:r>
      <w:r w:rsidR="00BC5A33" w:rsidRPr="00375F41">
        <w:rPr>
          <w:rFonts w:eastAsiaTheme="minorHAnsi"/>
        </w:rPr>
        <w:t>compressive</w:t>
      </w:r>
      <w:r w:rsidR="00CE0CBC" w:rsidRPr="00375F41">
        <w:rPr>
          <w:rFonts w:eastAsiaTheme="minorHAnsi"/>
        </w:rPr>
        <w:t xml:space="preserve"> scheme</w:t>
      </w:r>
      <w:r w:rsidR="00BC5A33" w:rsidRPr="00375F41">
        <w:rPr>
          <w:rFonts w:eastAsiaTheme="minorHAnsi"/>
        </w:rPr>
        <w:t>, while</w:t>
      </w:r>
      <w:r w:rsidR="00CE0CBC" w:rsidRPr="00375F41">
        <w:rPr>
          <w:rFonts w:eastAsiaTheme="minorHAnsi"/>
        </w:rPr>
        <w:t xml:space="preserve"> </w:t>
      </w:r>
      <w:r w:rsidR="00BC5A33" w:rsidRPr="00375F41">
        <w:rPr>
          <w:rFonts w:eastAsiaTheme="minorHAnsi"/>
        </w:rPr>
        <w:t>p</w:t>
      </w:r>
      <w:r w:rsidR="00CE0CBC" w:rsidRPr="00375F41">
        <w:rPr>
          <w:rFonts w:eastAsiaTheme="minorHAnsi"/>
        </w:rPr>
        <w:t xml:space="preserve">ressure was discretized with a PRESTO! </w:t>
      </w:r>
      <w:r w:rsidR="00BC5A33" w:rsidRPr="00375F41">
        <w:rPr>
          <w:rFonts w:eastAsiaTheme="minorHAnsi"/>
        </w:rPr>
        <w:t>s</w:t>
      </w:r>
      <w:r w:rsidR="00CE0CBC" w:rsidRPr="00375F41">
        <w:rPr>
          <w:rFonts w:eastAsiaTheme="minorHAnsi"/>
        </w:rPr>
        <w:t xml:space="preserve">cheme. The momentum equations </w:t>
      </w:r>
      <w:r w:rsidR="002E4106" w:rsidRPr="00375F41">
        <w:rPr>
          <w:rFonts w:eastAsiaTheme="minorHAnsi"/>
        </w:rPr>
        <w:t>were</w:t>
      </w:r>
      <w:r w:rsidR="00CE0CBC" w:rsidRPr="00375F41">
        <w:rPr>
          <w:rFonts w:eastAsiaTheme="minorHAnsi"/>
        </w:rPr>
        <w:t xml:space="preserve"> discretized with second</w:t>
      </w:r>
      <w:r w:rsidR="00256468" w:rsidRPr="00375F41">
        <w:rPr>
          <w:rFonts w:eastAsiaTheme="minorHAnsi"/>
        </w:rPr>
        <w:t>-</w:t>
      </w:r>
      <w:r w:rsidR="00CE0CBC" w:rsidRPr="00375F41">
        <w:rPr>
          <w:rFonts w:eastAsiaTheme="minorHAnsi"/>
        </w:rPr>
        <w:t>order upwind schemes</w:t>
      </w:r>
      <w:r w:rsidR="002E4106" w:rsidRPr="00375F41">
        <w:rPr>
          <w:rFonts w:eastAsiaTheme="minorHAnsi"/>
        </w:rPr>
        <w:t xml:space="preserve"> and the </w:t>
      </w:r>
      <w:r w:rsidR="003B25DD" w:rsidRPr="00375F41">
        <w:rPr>
          <w:rFonts w:eastAsiaTheme="minorHAnsi"/>
        </w:rPr>
        <w:t xml:space="preserve">Least Squares Cell Based </w:t>
      </w:r>
      <w:r w:rsidR="002E4106" w:rsidRPr="00375F41">
        <w:rPr>
          <w:rFonts w:eastAsiaTheme="minorHAnsi"/>
        </w:rPr>
        <w:t>gradient</w:t>
      </w:r>
      <w:r w:rsidR="00906E5E" w:rsidRPr="00375F41">
        <w:rPr>
          <w:rFonts w:eastAsiaTheme="minorHAnsi"/>
        </w:rPr>
        <w:t xml:space="preserve"> </w:t>
      </w:r>
      <w:r w:rsidR="002E4106" w:rsidRPr="00375F41">
        <w:rPr>
          <w:rFonts w:eastAsiaTheme="minorHAnsi"/>
        </w:rPr>
        <w:t>method was chosen</w:t>
      </w:r>
      <w:r w:rsidR="00CE0CBC" w:rsidRPr="00375F41">
        <w:rPr>
          <w:rFonts w:eastAsiaTheme="minorHAnsi"/>
        </w:rPr>
        <w:t>. The simulation</w:t>
      </w:r>
      <w:r w:rsidR="001D3462" w:rsidRPr="00375F41">
        <w:rPr>
          <w:rFonts w:eastAsiaTheme="minorHAnsi"/>
        </w:rPr>
        <w:t>s were usually protracted up to a real</w:t>
      </w:r>
      <w:r w:rsidR="00CE0CBC" w:rsidRPr="00375F41">
        <w:rPr>
          <w:rFonts w:eastAsiaTheme="minorHAnsi"/>
        </w:rPr>
        <w:t xml:space="preserve"> time </w:t>
      </w:r>
      <w:r w:rsidR="001D3462" w:rsidRPr="00375F41">
        <w:rPr>
          <w:rFonts w:eastAsiaTheme="minorHAnsi"/>
        </w:rPr>
        <w:t xml:space="preserve">of </w:t>
      </w:r>
      <w:r w:rsidR="00CE0CBC" w:rsidRPr="00375F41">
        <w:rPr>
          <w:rFonts w:eastAsiaTheme="minorHAnsi"/>
        </w:rPr>
        <w:t xml:space="preserve">about </w:t>
      </w:r>
      <w:r w:rsidR="002E4106" w:rsidRPr="00375F41">
        <w:rPr>
          <w:rFonts w:eastAsiaTheme="minorHAnsi"/>
        </w:rPr>
        <w:t>1</w:t>
      </w:r>
      <w:r w:rsidR="00CE0CBC" w:rsidRPr="00375F41">
        <w:rPr>
          <w:rFonts w:eastAsiaTheme="minorHAnsi"/>
        </w:rPr>
        <w:t>20 s</w:t>
      </w:r>
      <w:r w:rsidR="002E4106" w:rsidRPr="00375F41">
        <w:rPr>
          <w:rFonts w:eastAsiaTheme="minorHAnsi"/>
        </w:rPr>
        <w:t>.</w:t>
      </w:r>
    </w:p>
    <w:p w14:paraId="4387A501" w14:textId="468C57F4" w:rsidR="00CE0CBC" w:rsidRPr="00375F41" w:rsidRDefault="00CE0CBC" w:rsidP="00CE0CBC">
      <w:pPr>
        <w:pStyle w:val="CETHeading1"/>
        <w:rPr>
          <w:rFonts w:eastAsiaTheme="minorHAnsi"/>
        </w:rPr>
      </w:pPr>
      <w:r w:rsidRPr="00375F41">
        <w:rPr>
          <w:rFonts w:eastAsiaTheme="minorHAnsi"/>
        </w:rPr>
        <w:lastRenderedPageBreak/>
        <w:t>Results and discussion</w:t>
      </w:r>
    </w:p>
    <w:p w14:paraId="4138E718" w14:textId="49058346" w:rsidR="000C4BDF" w:rsidRPr="00375F41" w:rsidRDefault="000C4BDF" w:rsidP="000C4BDF">
      <w:pPr>
        <w:pStyle w:val="CETheadingx"/>
        <w:rPr>
          <w:rFonts w:eastAsiaTheme="minorHAnsi"/>
        </w:rPr>
      </w:pPr>
      <w:r w:rsidRPr="00375F41">
        <w:rPr>
          <w:rFonts w:eastAsiaTheme="minorHAnsi"/>
        </w:rPr>
        <w:t>Experimental results</w:t>
      </w:r>
    </w:p>
    <w:p w14:paraId="72847091" w14:textId="32FE67B9" w:rsidR="00943253" w:rsidRPr="00375F41" w:rsidRDefault="00C934EE" w:rsidP="000C4BDF">
      <w:pPr>
        <w:pStyle w:val="CETBodytext"/>
      </w:pPr>
      <w:r w:rsidRPr="00375F41">
        <w:rPr>
          <w:lang w:val="en"/>
        </w:rPr>
        <w:t xml:space="preserve">The experimental activity was carried out in order to investigate the optimal conditions of supercritical extraction. </w:t>
      </w:r>
      <w:r w:rsidR="00943253" w:rsidRPr="00375F41">
        <w:rPr>
          <w:lang w:val="en"/>
        </w:rPr>
        <w:t xml:space="preserve">Attention was paid to the flow rate of </w:t>
      </w:r>
      <w:r w:rsidR="005C593E" w:rsidRPr="00375F41">
        <w:rPr>
          <w:lang w:val="en"/>
        </w:rPr>
        <w:t>sc</w:t>
      </w:r>
      <w:r w:rsidR="00943253" w:rsidRPr="00375F41">
        <w:rPr>
          <w:lang w:val="en"/>
        </w:rPr>
        <w:t>CO</w:t>
      </w:r>
      <w:r w:rsidR="00943253" w:rsidRPr="00375F41">
        <w:rPr>
          <w:vertAlign w:val="subscript"/>
          <w:lang w:val="en"/>
        </w:rPr>
        <w:t>2</w:t>
      </w:r>
      <w:r w:rsidR="00943253" w:rsidRPr="00375F41">
        <w:rPr>
          <w:lang w:val="en"/>
        </w:rPr>
        <w:t xml:space="preserve"> to be sent in the column that allows the best extraction in reference to the two compounds of interest with high added value: Eicosapentaenoic acid (EPA) and Docosahexaenoic acid (DHA</w:t>
      </w:r>
      <w:r w:rsidR="00906E5E" w:rsidRPr="00375F41">
        <w:rPr>
          <w:lang w:val="en"/>
        </w:rPr>
        <w:t xml:space="preserve">). The best results were obtained with </w:t>
      </w:r>
      <w:r w:rsidR="000C4BDF" w:rsidRPr="00375F41">
        <w:rPr>
          <w:lang w:val="en"/>
        </w:rPr>
        <w:t xml:space="preserve">an extraction </w:t>
      </w:r>
      <w:r w:rsidR="00906E5E" w:rsidRPr="00375F41">
        <w:rPr>
          <w:lang w:val="en"/>
        </w:rPr>
        <w:t>pressure of</w:t>
      </w:r>
      <w:r w:rsidR="000C4BDF" w:rsidRPr="00375F41">
        <w:rPr>
          <w:lang w:val="en"/>
        </w:rPr>
        <w:t xml:space="preserve"> </w:t>
      </w:r>
      <w:r w:rsidR="00906E5E" w:rsidRPr="00375F41">
        <w:rPr>
          <w:lang w:val="en"/>
        </w:rPr>
        <w:t xml:space="preserve">145 bar and </w:t>
      </w:r>
      <w:r w:rsidR="000C4BDF" w:rsidRPr="00375F41">
        <w:rPr>
          <w:lang w:val="en"/>
        </w:rPr>
        <w:t xml:space="preserve">a </w:t>
      </w:r>
      <w:r w:rsidR="00906E5E" w:rsidRPr="00375F41">
        <w:rPr>
          <w:lang w:val="en"/>
        </w:rPr>
        <w:t>temperature of 60 °C</w:t>
      </w:r>
      <w:r w:rsidR="00906E5E" w:rsidRPr="00375F41">
        <w:t>.</w:t>
      </w:r>
    </w:p>
    <w:p w14:paraId="096795B1" w14:textId="5467E89A" w:rsidR="00943253" w:rsidRPr="00375F41" w:rsidRDefault="000C4BDF" w:rsidP="00BE35C7">
      <w:pPr>
        <w:pStyle w:val="CETBodytext"/>
        <w:rPr>
          <w:rFonts w:eastAsiaTheme="minorHAnsi"/>
        </w:rPr>
      </w:pPr>
      <w:r w:rsidRPr="00375F41">
        <w:rPr>
          <w:lang w:val="en"/>
        </w:rPr>
        <w:t>The transesterified fish oil flow rate was set to 0.90 kg h</w:t>
      </w:r>
      <w:r w:rsidRPr="00375F41">
        <w:rPr>
          <w:vertAlign w:val="superscript"/>
          <w:lang w:val="en"/>
        </w:rPr>
        <w:t>-1</w:t>
      </w:r>
      <w:r w:rsidRPr="00375F41">
        <w:rPr>
          <w:lang w:val="en"/>
        </w:rPr>
        <w:t xml:space="preserve"> and different solvent flow rate </w:t>
      </w:r>
      <w:r w:rsidR="002F5C9A" w:rsidRPr="00375F41">
        <w:rPr>
          <w:lang w:val="en"/>
        </w:rPr>
        <w:t xml:space="preserve">values were investigated. </w:t>
      </w:r>
      <w:r w:rsidRPr="00375F41">
        <w:rPr>
          <w:lang w:val="en"/>
        </w:rPr>
        <w:t>Using</w:t>
      </w:r>
      <w:r w:rsidR="00943253" w:rsidRPr="00375F41">
        <w:rPr>
          <w:lang w:val="en"/>
        </w:rPr>
        <w:t xml:space="preserve"> </w:t>
      </w:r>
      <w:r w:rsidR="002F5C9A" w:rsidRPr="00375F41">
        <w:rPr>
          <w:lang w:val="en"/>
        </w:rPr>
        <w:t>a</w:t>
      </w:r>
      <w:r w:rsidR="00943253" w:rsidRPr="00375F41">
        <w:rPr>
          <w:lang w:val="en"/>
        </w:rPr>
        <w:t xml:space="preserve"> flow rate</w:t>
      </w:r>
      <w:r w:rsidR="002F5C9A" w:rsidRPr="00375F41">
        <w:rPr>
          <w:lang w:val="en"/>
        </w:rPr>
        <w:t xml:space="preserve"> of 30.00 kg h</w:t>
      </w:r>
      <w:r w:rsidR="002F5C9A" w:rsidRPr="00375F41">
        <w:rPr>
          <w:vertAlign w:val="superscript"/>
          <w:lang w:val="en"/>
        </w:rPr>
        <w:t>-1</w:t>
      </w:r>
      <w:r w:rsidR="002F5C9A" w:rsidRPr="00375F41">
        <w:rPr>
          <w:lang w:val="en"/>
        </w:rPr>
        <w:t xml:space="preserve"> as reported in the literature </w:t>
      </w:r>
      <w:r w:rsidR="002F5C9A" w:rsidRPr="00375F41">
        <w:rPr>
          <w:lang w:val="en"/>
        </w:rPr>
        <w:fldChar w:fldCharType="begin" w:fldLock="1"/>
      </w:r>
      <w:r w:rsidR="002F5C9A" w:rsidRPr="00375F41">
        <w:rPr>
          <w:lang w:val="en"/>
        </w:rPr>
        <w:instrText>ADDIN CSL_CITATION {"citationItems":[{"id":"ITEM-1","itemData":{"DOI":"10.1016/S0896-8446(99)00038-8","ISSN":"08968446","abstract":"Fatty acid ethyl esters from fish oil (FAEE) were continuously fractionated with supercritical carbon dioxide (SCCO2). A pilot plant countercurrent extraction column with an inner diameter of 68 mm and an effective height of 12 m packed with Sulzer CY wire mesh packing was used for the experiments. The operating conditions varied in the temperature range of T = 40-80°C and the pressure range of p = 6.5-19.5 MPa. All experiments focused on a separation between the low-molecular-weight components (LMC), with carbon numbers from C14 to C18, and the high-molecular-weight components (HMC), C20 and C22. This separation represents a possible first step in an enriching process for the commercial interesting components EPA and DHA. HMC concentrations greater than 95 wt% at a yield greater than 95% were achieved with this set-up. The pilot plant was equipped with a sampling system to measure the concentration profile along the column. These experiments allow the height of a theoretical plate to be calculated. Previously published phase equilibrium data [V. Riha, G. Brunner, Phase equilibrium of fish oil ethyl esters with supercritical carbon dioxide, J. Supercrit. Fluids 15 (1999) 33-50] are employed as base information for these calculations. The methods of McCabe-Thiele and Ponchon-Savarit (R.E. Treybal, Mass-transfer Operations. Classic Textbook Reissue, 3rd edition, McGraw-Hill, New York, 1987) and a multi-component simulation with the flowsheeting program Aspen+ are used to compute the theoretical number of plates for each experimental run. All methods yield similar results. A height of approximately 0.3 m can be assumed for a theoretical plate with this set-up. (C) 2000 Elsevier Science B.V.","author":[{"dropping-particle":"","family":"Riha","given":"V.","non-dropping-particle":"","parse-names":false,"suffix":""},{"dropping-particle":"","family":"Brunner","given":"G.","non-dropping-particle":"","parse-names":false,"suffix":""}],"container-title":"The Journal of Supercritical Fluids","id":"ITEM-1","issue":"1","issued":{"date-parts":[["2000","2"]]},"page":"55-64","title":"Separation of fish oil ethyl esters with supercritical carbon dioxide","type":"article-journal","volume":"17"},"uris":["http://www.mendeley.com/documents/?uuid=f428ced2-c0ef-4df8-9725-f2e568289ef9"]}],"mendeley":{"formattedCitation":"(Riha &amp; Brunner, 2000)","plainTextFormattedCitation":"(Riha &amp; Brunner, 2000)","previouslyFormattedCitation":"(Riha &amp; Brunner, 2000)"},"properties":{"noteIndex":0},"schema":"https://github.com/citation-style-language/schema/raw/master/csl-citation.json"}</w:instrText>
      </w:r>
      <w:r w:rsidR="002F5C9A" w:rsidRPr="00375F41">
        <w:rPr>
          <w:lang w:val="en"/>
        </w:rPr>
        <w:fldChar w:fldCharType="separate"/>
      </w:r>
      <w:r w:rsidR="002F5C9A" w:rsidRPr="00375F41">
        <w:rPr>
          <w:noProof/>
          <w:lang w:val="en"/>
        </w:rPr>
        <w:t>(Riha &amp; Brunner, 2000)</w:t>
      </w:r>
      <w:r w:rsidR="002F5C9A" w:rsidRPr="00375F41">
        <w:rPr>
          <w:lang w:val="en"/>
        </w:rPr>
        <w:fldChar w:fldCharType="end"/>
      </w:r>
      <w:r w:rsidR="00943253" w:rsidRPr="00375F41">
        <w:rPr>
          <w:lang w:val="en"/>
        </w:rPr>
        <w:t xml:space="preserve">, </w:t>
      </w:r>
      <w:r w:rsidRPr="00375F41">
        <w:rPr>
          <w:lang w:val="en"/>
        </w:rPr>
        <w:t xml:space="preserve">the </w:t>
      </w:r>
      <w:r w:rsidR="00943253" w:rsidRPr="00375F41">
        <w:rPr>
          <w:lang w:val="en"/>
        </w:rPr>
        <w:t>experiment</w:t>
      </w:r>
      <w:r w:rsidRPr="00375F41">
        <w:rPr>
          <w:lang w:val="en"/>
        </w:rPr>
        <w:t>s showed</w:t>
      </w:r>
      <w:r w:rsidR="00943253" w:rsidRPr="00375F41">
        <w:rPr>
          <w:lang w:val="en"/>
        </w:rPr>
        <w:t xml:space="preserve"> </w:t>
      </w:r>
      <w:r w:rsidRPr="00375F41">
        <w:rPr>
          <w:lang w:val="en"/>
        </w:rPr>
        <w:t>a</w:t>
      </w:r>
      <w:r w:rsidR="00943253" w:rsidRPr="00375F41">
        <w:rPr>
          <w:lang w:val="en"/>
        </w:rPr>
        <w:t xml:space="preserve"> total lack of product in the refined section and the consequent malfunction of the entire</w:t>
      </w:r>
      <w:r w:rsidR="00C153A0" w:rsidRPr="00375F41">
        <w:rPr>
          <w:lang w:val="en"/>
        </w:rPr>
        <w:t xml:space="preserve"> process</w:t>
      </w:r>
      <w:r w:rsidR="002F5C9A" w:rsidRPr="00375F41">
        <w:rPr>
          <w:lang w:val="en"/>
        </w:rPr>
        <w:t>: t</w:t>
      </w:r>
      <w:r w:rsidR="00943253" w:rsidRPr="00375F41">
        <w:rPr>
          <w:lang w:val="en"/>
        </w:rPr>
        <w:t>he feed was not properly separated into light and heavy compounds as required</w:t>
      </w:r>
      <w:r w:rsidR="002F5C9A" w:rsidRPr="00375F41">
        <w:rPr>
          <w:lang w:val="en"/>
        </w:rPr>
        <w:t>,</w:t>
      </w:r>
      <w:r w:rsidR="00943253" w:rsidRPr="00375F41">
        <w:rPr>
          <w:lang w:val="en"/>
        </w:rPr>
        <w:t xml:space="preserve"> but was dragged </w:t>
      </w:r>
      <w:r w:rsidR="002F5C9A" w:rsidRPr="00375F41">
        <w:rPr>
          <w:lang w:val="en"/>
        </w:rPr>
        <w:t xml:space="preserve">as a whole </w:t>
      </w:r>
      <w:r w:rsidR="00943253" w:rsidRPr="00375F41">
        <w:rPr>
          <w:lang w:val="en"/>
        </w:rPr>
        <w:t xml:space="preserve">into the separation unit downstream of the extraction column. </w:t>
      </w:r>
      <w:r w:rsidR="008C3B80" w:rsidRPr="00375F41">
        <w:rPr>
          <w:lang w:val="en"/>
        </w:rPr>
        <w:t>T</w:t>
      </w:r>
      <w:r w:rsidR="002F5C9A" w:rsidRPr="00375F41">
        <w:rPr>
          <w:lang w:val="en"/>
        </w:rPr>
        <w:t>herefore, the solvent flow rate was gra</w:t>
      </w:r>
      <w:r w:rsidR="00943253" w:rsidRPr="00375F41">
        <w:rPr>
          <w:lang w:val="en"/>
        </w:rPr>
        <w:t>dual</w:t>
      </w:r>
      <w:r w:rsidR="00BE35C7" w:rsidRPr="00375F41">
        <w:rPr>
          <w:lang w:val="en"/>
        </w:rPr>
        <w:t>ly</w:t>
      </w:r>
      <w:r w:rsidR="00943253" w:rsidRPr="00375F41">
        <w:rPr>
          <w:lang w:val="en"/>
        </w:rPr>
        <w:t xml:space="preserve"> reduc</w:t>
      </w:r>
      <w:r w:rsidR="00BE35C7" w:rsidRPr="00375F41">
        <w:rPr>
          <w:lang w:val="en"/>
        </w:rPr>
        <w:t>ed</w:t>
      </w:r>
      <w:r w:rsidR="002F5C9A" w:rsidRPr="00375F41">
        <w:rPr>
          <w:lang w:val="en"/>
        </w:rPr>
        <w:t xml:space="preserve">; </w:t>
      </w:r>
      <w:r w:rsidR="00943253" w:rsidRPr="00375F41">
        <w:rPr>
          <w:lang w:val="en"/>
        </w:rPr>
        <w:t xml:space="preserve">the </w:t>
      </w:r>
      <w:r w:rsidR="002F5C9A" w:rsidRPr="00375F41">
        <w:rPr>
          <w:lang w:val="en"/>
        </w:rPr>
        <w:t xml:space="preserve">maximum </w:t>
      </w:r>
      <w:r w:rsidR="00943253" w:rsidRPr="00375F41">
        <w:rPr>
          <w:lang w:val="en"/>
        </w:rPr>
        <w:t xml:space="preserve">separation, </w:t>
      </w:r>
      <w:r w:rsidR="002F5C9A" w:rsidRPr="00375F41">
        <w:rPr>
          <w:lang w:val="en"/>
        </w:rPr>
        <w:t xml:space="preserve">as </w:t>
      </w:r>
      <w:r w:rsidR="00943253" w:rsidRPr="00375F41">
        <w:rPr>
          <w:lang w:val="en"/>
        </w:rPr>
        <w:t xml:space="preserve">verified by chromatographic analysis, </w:t>
      </w:r>
      <w:r w:rsidR="002F5C9A" w:rsidRPr="00375F41">
        <w:rPr>
          <w:lang w:val="en"/>
        </w:rPr>
        <w:t xml:space="preserve">was obtained for </w:t>
      </w:r>
      <w:r w:rsidR="00943253" w:rsidRPr="00375F41">
        <w:rPr>
          <w:lang w:val="en"/>
        </w:rPr>
        <w:t xml:space="preserve">a </w:t>
      </w:r>
      <w:r w:rsidR="00BE35C7" w:rsidRPr="00375F41">
        <w:rPr>
          <w:lang w:val="en"/>
        </w:rPr>
        <w:t xml:space="preserve">value </w:t>
      </w:r>
      <w:r w:rsidR="00943253" w:rsidRPr="00375F41">
        <w:rPr>
          <w:lang w:val="en"/>
        </w:rPr>
        <w:t>of 9.00 kg</w:t>
      </w:r>
      <w:r w:rsidR="00BE35C7" w:rsidRPr="00375F41">
        <w:rPr>
          <w:lang w:val="en"/>
        </w:rPr>
        <w:t xml:space="preserve"> h</w:t>
      </w:r>
      <w:r w:rsidR="00943253" w:rsidRPr="00375F41">
        <w:rPr>
          <w:vertAlign w:val="superscript"/>
          <w:lang w:val="en"/>
        </w:rPr>
        <w:t>-1</w:t>
      </w:r>
      <w:r w:rsidR="00943253" w:rsidRPr="00375F41">
        <w:rPr>
          <w:lang w:val="en"/>
        </w:rPr>
        <w:t xml:space="preserve">. In </w:t>
      </w:r>
      <w:r w:rsidR="002F5C9A" w:rsidRPr="00375F41">
        <w:rPr>
          <w:lang w:val="en"/>
        </w:rPr>
        <w:t xml:space="preserve">the corresponding </w:t>
      </w:r>
      <w:r w:rsidR="00943253" w:rsidRPr="00375F41">
        <w:rPr>
          <w:lang w:val="en"/>
        </w:rPr>
        <w:t xml:space="preserve">experimental </w:t>
      </w:r>
      <w:r w:rsidR="0011514D" w:rsidRPr="00375F41">
        <w:rPr>
          <w:lang w:val="en"/>
        </w:rPr>
        <w:t>trial</w:t>
      </w:r>
      <w:r w:rsidR="00943253" w:rsidRPr="00375F41">
        <w:rPr>
          <w:lang w:val="en"/>
        </w:rPr>
        <w:t xml:space="preserve">, the product was present </w:t>
      </w:r>
      <w:r w:rsidR="002F5C9A" w:rsidRPr="00375F41">
        <w:rPr>
          <w:lang w:val="en"/>
        </w:rPr>
        <w:t>i</w:t>
      </w:r>
      <w:r w:rsidR="00943253" w:rsidRPr="00375F41">
        <w:rPr>
          <w:lang w:val="en"/>
        </w:rPr>
        <w:t>n the bottom</w:t>
      </w:r>
      <w:r w:rsidR="00054855" w:rsidRPr="00375F41">
        <w:rPr>
          <w:lang w:val="en"/>
        </w:rPr>
        <w:t>-</w:t>
      </w:r>
      <w:r w:rsidR="00943253" w:rsidRPr="00375F41">
        <w:rPr>
          <w:lang w:val="en"/>
        </w:rPr>
        <w:t>column and correctly enriched as designed.</w:t>
      </w:r>
      <w:r w:rsidR="0011514D" w:rsidRPr="00375F41">
        <w:rPr>
          <w:lang w:val="en"/>
        </w:rPr>
        <w:t xml:space="preserve"> </w:t>
      </w:r>
      <w:r w:rsidR="00F35F22" w:rsidRPr="00F35F22">
        <w:rPr>
          <w:lang w:val="en"/>
        </w:rPr>
        <w:t xml:space="preserve">Different non-intrusive and intrusive techniques have been proposed for measuring </w:t>
      </w:r>
      <w:r w:rsidR="00F35F22">
        <w:rPr>
          <w:lang w:val="en"/>
        </w:rPr>
        <w:t>the flow patterns inside process equipment (Busciglio et al., 2010), but none of them was applicable to the complexity of our system.</w:t>
      </w:r>
      <w:r w:rsidR="00F35F22" w:rsidRPr="00F35F22">
        <w:rPr>
          <w:lang w:val="en"/>
        </w:rPr>
        <w:t xml:space="preserve"> </w:t>
      </w:r>
      <w:r w:rsidR="00943253" w:rsidRPr="00375F41">
        <w:rPr>
          <w:lang w:val="en"/>
        </w:rPr>
        <w:t xml:space="preserve">To investigate what happened inside the extraction column with the initial flow rate and what changed with the </w:t>
      </w:r>
      <w:r w:rsidR="002F5C9A" w:rsidRPr="00375F41">
        <w:rPr>
          <w:lang w:val="en"/>
        </w:rPr>
        <w:t>reduced</w:t>
      </w:r>
      <w:r w:rsidR="00943253" w:rsidRPr="00375F41">
        <w:rPr>
          <w:lang w:val="en"/>
        </w:rPr>
        <w:t xml:space="preserve"> flow rate, a computational fluid dynamic</w:t>
      </w:r>
      <w:r w:rsidR="009247F3" w:rsidRPr="00375F41">
        <w:rPr>
          <w:lang w:val="en"/>
        </w:rPr>
        <w:t>s</w:t>
      </w:r>
      <w:r w:rsidR="00943253" w:rsidRPr="00375F41">
        <w:rPr>
          <w:lang w:val="en"/>
        </w:rPr>
        <w:t xml:space="preserve"> study of the multiphase</w:t>
      </w:r>
      <w:r w:rsidR="00C153A0" w:rsidRPr="00375F41">
        <w:rPr>
          <w:lang w:val="en"/>
        </w:rPr>
        <w:t xml:space="preserve"> </w:t>
      </w:r>
      <w:r w:rsidR="002F5C9A" w:rsidRPr="00375F41">
        <w:rPr>
          <w:lang w:val="en"/>
        </w:rPr>
        <w:t>system was carried out as will be discussed below.</w:t>
      </w:r>
    </w:p>
    <w:p w14:paraId="242A5207" w14:textId="06F5304C" w:rsidR="00CE0CBC" w:rsidRPr="00375F41" w:rsidRDefault="000C4BDF" w:rsidP="00CE0CBC">
      <w:pPr>
        <w:pStyle w:val="CETheadingx"/>
        <w:rPr>
          <w:rFonts w:eastAsiaTheme="minorHAnsi"/>
        </w:rPr>
      </w:pPr>
      <w:r w:rsidRPr="00375F41">
        <w:rPr>
          <w:rFonts w:eastAsiaTheme="minorHAnsi"/>
        </w:rPr>
        <w:t>CFD</w:t>
      </w:r>
      <w:r w:rsidR="00CE0CBC" w:rsidRPr="00375F41">
        <w:rPr>
          <w:rFonts w:eastAsiaTheme="minorHAnsi"/>
        </w:rPr>
        <w:t xml:space="preserve"> simulations</w:t>
      </w:r>
    </w:p>
    <w:p w14:paraId="1D67BBD6" w14:textId="386E473F" w:rsidR="008E3549" w:rsidRPr="00375F41" w:rsidRDefault="00713082" w:rsidP="008C3B80">
      <w:pPr>
        <w:pStyle w:val="CETBodytext"/>
        <w:rPr>
          <w:rFonts w:eastAsiaTheme="minorHAnsi"/>
        </w:rPr>
      </w:pPr>
      <w:r w:rsidRPr="00375F41">
        <w:rPr>
          <w:lang w:val="en"/>
        </w:rPr>
        <w:t xml:space="preserve">The </w:t>
      </w:r>
      <w:r w:rsidR="00033EB9" w:rsidRPr="00375F41">
        <w:rPr>
          <w:lang w:val="en"/>
        </w:rPr>
        <w:t>transient simu</w:t>
      </w:r>
      <w:r w:rsidRPr="00375F41">
        <w:rPr>
          <w:lang w:val="en"/>
        </w:rPr>
        <w:t>lation</w:t>
      </w:r>
      <w:r w:rsidR="00033EB9" w:rsidRPr="00375F41">
        <w:rPr>
          <w:lang w:val="en"/>
        </w:rPr>
        <w:t xml:space="preserve"> </w:t>
      </w:r>
      <w:r w:rsidRPr="00375F41">
        <w:rPr>
          <w:lang w:val="en"/>
        </w:rPr>
        <w:t xml:space="preserve">illustrated in Figures 3 and 4 was </w:t>
      </w:r>
      <w:r w:rsidR="00033EB9" w:rsidRPr="00375F41">
        <w:rPr>
          <w:lang w:val="en"/>
        </w:rPr>
        <w:t xml:space="preserve">carried out </w:t>
      </w:r>
      <w:r w:rsidRPr="00375F41">
        <w:t>for P=145 bar, T= 60 °C</w:t>
      </w:r>
      <w:r w:rsidRPr="00375F41">
        <w:rPr>
          <w:lang w:val="en"/>
        </w:rPr>
        <w:t xml:space="preserve"> </w:t>
      </w:r>
      <w:r w:rsidR="00033EB9" w:rsidRPr="00375F41">
        <w:rPr>
          <w:lang w:val="en"/>
        </w:rPr>
        <w:t xml:space="preserve">imposing </w:t>
      </w:r>
      <w:r w:rsidRPr="00375F41">
        <w:rPr>
          <w:lang w:val="en"/>
        </w:rPr>
        <w:t xml:space="preserve">an </w:t>
      </w:r>
      <w:r w:rsidR="00F1472B" w:rsidRPr="00375F41">
        <w:rPr>
          <w:lang w:val="en"/>
        </w:rPr>
        <w:t xml:space="preserve">oil </w:t>
      </w:r>
      <w:r w:rsidRPr="00375F41">
        <w:rPr>
          <w:lang w:val="en"/>
        </w:rPr>
        <w:t>mass flow rate of 0.9 kg h</w:t>
      </w:r>
      <w:r w:rsidRPr="00375F41">
        <w:rPr>
          <w:vertAlign w:val="superscript"/>
          <w:lang w:val="en"/>
        </w:rPr>
        <w:t>-</w:t>
      </w:r>
      <w:r w:rsidRPr="00375F41">
        <w:rPr>
          <w:lang w:val="en"/>
        </w:rPr>
        <w:t>1 (</w:t>
      </w:r>
      <w:r w:rsidR="002F5C9A" w:rsidRPr="00375F41">
        <w:rPr>
          <w:lang w:val="en"/>
        </w:rPr>
        <w:t>inlet</w:t>
      </w:r>
      <w:r w:rsidR="001C7EE0" w:rsidRPr="00375F41">
        <w:rPr>
          <w:lang w:val="en"/>
        </w:rPr>
        <w:t xml:space="preserve"> </w:t>
      </w:r>
      <w:r w:rsidR="00033EB9" w:rsidRPr="00375F41">
        <w:rPr>
          <w:lang w:val="en"/>
        </w:rPr>
        <w:t>velocity 1</w:t>
      </w:r>
      <w:r w:rsidR="001C7EE0" w:rsidRPr="00375F41">
        <w:rPr>
          <w:lang w:val="en"/>
        </w:rPr>
        <w:t>.</w:t>
      </w:r>
      <w:r w:rsidR="00033EB9" w:rsidRPr="00375F41">
        <w:rPr>
          <w:lang w:val="en"/>
        </w:rPr>
        <w:t>428</w:t>
      </w:r>
      <w:r w:rsidR="005C593E" w:rsidRPr="00375F41">
        <w:rPr>
          <w:rFonts w:cs="Arial"/>
          <w:lang w:val="en-GB"/>
        </w:rPr>
        <w:t>·</w:t>
      </w:r>
      <w:r w:rsidR="005C593E" w:rsidRPr="00375F41">
        <w:rPr>
          <w:lang w:val="en-GB"/>
        </w:rPr>
        <w:t>10</w:t>
      </w:r>
      <w:r w:rsidR="005C593E" w:rsidRPr="00375F41">
        <w:rPr>
          <w:vertAlign w:val="superscript"/>
          <w:lang w:val="en-GB"/>
        </w:rPr>
        <w:t xml:space="preserve">-4 </w:t>
      </w:r>
      <w:r w:rsidR="00033EB9" w:rsidRPr="00375F41">
        <w:rPr>
          <w:lang w:val="en"/>
        </w:rPr>
        <w:t>m s</w:t>
      </w:r>
      <w:r w:rsidR="00033EB9" w:rsidRPr="00375F41">
        <w:rPr>
          <w:vertAlign w:val="superscript"/>
          <w:lang w:val="en"/>
        </w:rPr>
        <w:t>-1</w:t>
      </w:r>
      <w:r w:rsidRPr="00375F41">
        <w:rPr>
          <w:lang w:val="en"/>
        </w:rPr>
        <w:t xml:space="preserve">). </w:t>
      </w:r>
      <w:r w:rsidR="00E85EBC" w:rsidRPr="00E278D1">
        <w:rPr>
          <w:rFonts w:eastAsiaTheme="minorHAnsi"/>
        </w:rPr>
        <w:t>The scCO</w:t>
      </w:r>
      <w:r w:rsidR="00E85EBC" w:rsidRPr="00E278D1">
        <w:rPr>
          <w:rFonts w:eastAsiaTheme="minorHAnsi"/>
          <w:vertAlign w:val="subscript"/>
        </w:rPr>
        <w:t>2</w:t>
      </w:r>
      <w:r w:rsidR="00E85EBC" w:rsidRPr="00E278D1">
        <w:rPr>
          <w:rFonts w:eastAsiaTheme="minorHAnsi"/>
        </w:rPr>
        <w:t xml:space="preserve"> mass flow rate was kept equal to 9.00 kg h</w:t>
      </w:r>
      <w:r w:rsidR="00E85EBC" w:rsidRPr="00E278D1">
        <w:rPr>
          <w:rFonts w:eastAsiaTheme="minorHAnsi"/>
          <w:vertAlign w:val="superscript"/>
        </w:rPr>
        <w:t>-1</w:t>
      </w:r>
      <w:r w:rsidR="00E85EBC" w:rsidRPr="00E278D1">
        <w:rPr>
          <w:rFonts w:eastAsiaTheme="minorHAnsi"/>
        </w:rPr>
        <w:t xml:space="preserve"> (inlet velocity 3.098·10</w:t>
      </w:r>
      <w:r w:rsidR="00E85EBC" w:rsidRPr="00E278D1">
        <w:rPr>
          <w:rFonts w:eastAsiaTheme="minorHAnsi"/>
          <w:vertAlign w:val="superscript"/>
        </w:rPr>
        <w:t>-2</w:t>
      </w:r>
      <w:r w:rsidR="00E85EBC" w:rsidRPr="00E278D1">
        <w:rPr>
          <w:rFonts w:eastAsiaTheme="minorHAnsi"/>
        </w:rPr>
        <w:t xml:space="preserve"> m s</w:t>
      </w:r>
      <w:r w:rsidR="00E85EBC" w:rsidRPr="00E278D1">
        <w:rPr>
          <w:rFonts w:eastAsiaTheme="minorHAnsi"/>
          <w:vertAlign w:val="superscript"/>
        </w:rPr>
        <w:t>-1</w:t>
      </w:r>
      <w:r w:rsidR="00E85EBC" w:rsidRPr="00E278D1">
        <w:rPr>
          <w:rFonts w:eastAsiaTheme="minorHAnsi"/>
        </w:rPr>
        <w:t>) from t=0 to t=70 s and</w:t>
      </w:r>
      <w:r w:rsidR="00E85EBC">
        <w:rPr>
          <w:rFonts w:eastAsiaTheme="minorHAnsi"/>
        </w:rPr>
        <w:t xml:space="preserve"> </w:t>
      </w:r>
      <w:r w:rsidR="00E85EBC" w:rsidRPr="00E278D1">
        <w:rPr>
          <w:rFonts w:eastAsiaTheme="minorHAnsi"/>
        </w:rPr>
        <w:t>then was made to increase stepwise to 30 kg h</w:t>
      </w:r>
      <w:r w:rsidR="00E85EBC" w:rsidRPr="00E278D1">
        <w:rPr>
          <w:rFonts w:eastAsiaTheme="minorHAnsi"/>
          <w:vertAlign w:val="superscript"/>
        </w:rPr>
        <w:t>-1</w:t>
      </w:r>
      <w:bookmarkStart w:id="2" w:name="_GoBack"/>
      <w:bookmarkEnd w:id="2"/>
    </w:p>
    <w:p w14:paraId="30562070" w14:textId="5591D174" w:rsidR="008E3549" w:rsidRPr="00375F41" w:rsidRDefault="00154EAC" w:rsidP="008C3B80">
      <w:pPr>
        <w:pStyle w:val="CETBodytext"/>
        <w:rPr>
          <w:lang w:val="en"/>
        </w:rPr>
      </w:pPr>
      <w:r w:rsidRPr="00375F41">
        <w:rPr>
          <w:noProof/>
          <w:lang w:val="it-IT" w:eastAsia="it-IT"/>
        </w:rPr>
        <mc:AlternateContent>
          <mc:Choice Requires="wps">
            <w:drawing>
              <wp:anchor distT="0" distB="0" distL="114300" distR="114300" simplePos="0" relativeHeight="251661312" behindDoc="0" locked="0" layoutInCell="1" allowOverlap="1" wp14:anchorId="561D3D49" wp14:editId="4E28E07D">
                <wp:simplePos x="0" y="0"/>
                <wp:positionH relativeFrom="column">
                  <wp:posOffset>230505</wp:posOffset>
                </wp:positionH>
                <wp:positionV relativeFrom="paragraph">
                  <wp:posOffset>125359</wp:posOffset>
                </wp:positionV>
                <wp:extent cx="5235567" cy="208700"/>
                <wp:effectExtent l="0" t="0" r="0" b="1270"/>
                <wp:wrapNone/>
                <wp:docPr id="48" name="Casella di testo 26"/>
                <wp:cNvGraphicFramePr/>
                <a:graphic xmlns:a="http://schemas.openxmlformats.org/drawingml/2006/main">
                  <a:graphicData uri="http://schemas.microsoft.com/office/word/2010/wordprocessingShape">
                    <wps:wsp>
                      <wps:cNvSpPr txBox="1"/>
                      <wps:spPr>
                        <a:xfrm>
                          <a:off x="0" y="0"/>
                          <a:ext cx="5235567" cy="208700"/>
                        </a:xfrm>
                        <a:prstGeom prst="rect">
                          <a:avLst/>
                        </a:prstGeom>
                        <a:noFill/>
                        <a:ln>
                          <a:noFill/>
                        </a:ln>
                      </wps:spPr>
                      <wps:txbx>
                        <w:txbxContent>
                          <w:p w14:paraId="054224FE" w14:textId="77777777" w:rsidR="00713082" w:rsidRPr="00C37B14" w:rsidRDefault="00713082" w:rsidP="00154EAC">
                            <w:pPr>
                              <w:pStyle w:val="CETReferencetext"/>
                              <w:jc w:val="left"/>
                              <w:rPr>
                                <w:b/>
                                <w:bCs/>
                                <w:sz w:val="14"/>
                                <w:szCs w:val="16"/>
                              </w:rPr>
                            </w:pPr>
                            <w:r w:rsidRPr="00C37B14">
                              <w:rPr>
                                <w:sz w:val="14"/>
                                <w:szCs w:val="16"/>
                              </w:rPr>
                              <w:tab/>
                              <w:t xml:space="preserve"> </w:t>
                            </w:r>
                            <w:r w:rsidRPr="00C37B14">
                              <w:rPr>
                                <w:b/>
                                <w:bCs/>
                                <w:sz w:val="16"/>
                                <w:szCs w:val="18"/>
                              </w:rPr>
                              <w:t>t</w:t>
                            </w:r>
                            <w:r w:rsidRPr="00C37B14">
                              <w:rPr>
                                <w:b/>
                                <w:bCs/>
                                <w:sz w:val="16"/>
                                <w:szCs w:val="18"/>
                                <w:vertAlign w:val="subscript"/>
                              </w:rPr>
                              <w:t>1</w:t>
                            </w:r>
                            <w:r w:rsidRPr="00C37B14">
                              <w:rPr>
                                <w:b/>
                                <w:bCs/>
                                <w:sz w:val="16"/>
                                <w:szCs w:val="18"/>
                              </w:rPr>
                              <w:t>= 0.1        t</w:t>
                            </w:r>
                            <w:r w:rsidRPr="00C37B14">
                              <w:rPr>
                                <w:b/>
                                <w:bCs/>
                                <w:sz w:val="16"/>
                                <w:szCs w:val="18"/>
                                <w:vertAlign w:val="subscript"/>
                              </w:rPr>
                              <w:t>2</w:t>
                            </w:r>
                            <w:r w:rsidRPr="00C37B14">
                              <w:rPr>
                                <w:b/>
                                <w:bCs/>
                                <w:sz w:val="16"/>
                                <w:szCs w:val="18"/>
                              </w:rPr>
                              <w:t>=10          t</w:t>
                            </w:r>
                            <w:r w:rsidRPr="00C37B14">
                              <w:rPr>
                                <w:b/>
                                <w:bCs/>
                                <w:sz w:val="16"/>
                                <w:szCs w:val="18"/>
                                <w:vertAlign w:val="subscript"/>
                              </w:rPr>
                              <w:t>3</w:t>
                            </w:r>
                            <w:r w:rsidRPr="00C37B14">
                              <w:rPr>
                                <w:b/>
                                <w:bCs/>
                                <w:sz w:val="16"/>
                                <w:szCs w:val="18"/>
                              </w:rPr>
                              <w:t>=25           t</w:t>
                            </w:r>
                            <w:r w:rsidRPr="00C37B14">
                              <w:rPr>
                                <w:b/>
                                <w:bCs/>
                                <w:sz w:val="16"/>
                                <w:szCs w:val="18"/>
                                <w:vertAlign w:val="subscript"/>
                              </w:rPr>
                              <w:t>4</w:t>
                            </w:r>
                            <w:r w:rsidRPr="00C37B14">
                              <w:rPr>
                                <w:b/>
                                <w:bCs/>
                                <w:sz w:val="16"/>
                                <w:szCs w:val="18"/>
                              </w:rPr>
                              <w:t>=50           t</w:t>
                            </w:r>
                            <w:r w:rsidRPr="00C37B14">
                              <w:rPr>
                                <w:b/>
                                <w:bCs/>
                                <w:sz w:val="16"/>
                                <w:szCs w:val="18"/>
                                <w:vertAlign w:val="subscript"/>
                              </w:rPr>
                              <w:t>5</w:t>
                            </w:r>
                            <w:r w:rsidRPr="00C37B14">
                              <w:rPr>
                                <w:b/>
                                <w:bCs/>
                                <w:sz w:val="16"/>
                                <w:szCs w:val="18"/>
                              </w:rPr>
                              <w:t>=70               t</w:t>
                            </w:r>
                            <w:r w:rsidRPr="00C37B14">
                              <w:rPr>
                                <w:b/>
                                <w:bCs/>
                                <w:sz w:val="16"/>
                                <w:szCs w:val="18"/>
                                <w:vertAlign w:val="subscript"/>
                              </w:rPr>
                              <w:t>6</w:t>
                            </w:r>
                            <w:r w:rsidRPr="00C37B14">
                              <w:rPr>
                                <w:b/>
                                <w:bCs/>
                                <w:sz w:val="16"/>
                                <w:szCs w:val="18"/>
                              </w:rPr>
                              <w:t>=75            t</w:t>
                            </w:r>
                            <w:r w:rsidRPr="00C37B14">
                              <w:rPr>
                                <w:b/>
                                <w:bCs/>
                                <w:sz w:val="16"/>
                                <w:szCs w:val="18"/>
                                <w:vertAlign w:val="subscript"/>
                              </w:rPr>
                              <w:t>7</w:t>
                            </w:r>
                            <w:r w:rsidRPr="00C37B14">
                              <w:rPr>
                                <w:b/>
                                <w:bCs/>
                                <w:sz w:val="16"/>
                                <w:szCs w:val="18"/>
                              </w:rPr>
                              <w:t>=80         t</w:t>
                            </w:r>
                            <w:r w:rsidRPr="00C37B14">
                              <w:rPr>
                                <w:b/>
                                <w:bCs/>
                                <w:sz w:val="16"/>
                                <w:szCs w:val="18"/>
                                <w:vertAlign w:val="subscript"/>
                              </w:rPr>
                              <w:t>8</w:t>
                            </w:r>
                            <w:r w:rsidRPr="00C37B14">
                              <w:rPr>
                                <w:b/>
                                <w:bCs/>
                                <w:sz w:val="16"/>
                                <w:szCs w:val="18"/>
                              </w:rPr>
                              <w:t xml:space="preserve">=85    </w:t>
                            </w:r>
                            <w:r>
                              <w:rPr>
                                <w:b/>
                                <w:bCs/>
                                <w:sz w:val="16"/>
                                <w:szCs w:val="18"/>
                              </w:rPr>
                              <w:t xml:space="preserve">  </w:t>
                            </w:r>
                            <w:r w:rsidRPr="00C37B14">
                              <w:rPr>
                                <w:b/>
                                <w:bCs/>
                                <w:sz w:val="16"/>
                                <w:szCs w:val="18"/>
                              </w:rPr>
                              <w:t xml:space="preserve">     t</w:t>
                            </w:r>
                            <w:r w:rsidRPr="00C37B14">
                              <w:rPr>
                                <w:b/>
                                <w:bCs/>
                                <w:sz w:val="16"/>
                                <w:szCs w:val="18"/>
                                <w:vertAlign w:val="subscript"/>
                              </w:rPr>
                              <w:t>9</w:t>
                            </w:r>
                            <w:r w:rsidRPr="00C37B14">
                              <w:rPr>
                                <w:b/>
                                <w:bCs/>
                                <w:sz w:val="16"/>
                                <w:szCs w:val="18"/>
                              </w:rPr>
                              <w:t xml:space="preserve">=120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1D3D49" id="Casella di testo 26" o:spid="_x0000_s1034" type="#_x0000_t202" style="position:absolute;left:0;text-align:left;margin-left:18.15pt;margin-top:9.85pt;width:412.25pt;height:16.4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" filled="f" stroked="f">
                <v:textbox>
                  <w:txbxContent>
                    <w:p w14:paraId="054224FE" w14:textId="77777777" w:rsidR="00713082" w:rsidRPr="00C37B14" w:rsidRDefault="00713082" w:rsidP="00154EAC">
                      <w:pPr>
                        <w:pStyle w:val="CETReferencetext"/>
                        <w:jc w:val="left"/>
                        <w:rPr>
                          <w:b/>
                          <w:bCs/>
                          <w:sz w:val="14"/>
                          <w:szCs w:val="16"/>
                        </w:rPr>
                      </w:pPr>
                      <w:r w:rsidRPr="00C37B14">
                        <w:rPr>
                          <w:sz w:val="14"/>
                          <w:szCs w:val="16"/>
                        </w:rPr>
                        <w:tab/>
                        <w:t xml:space="preserve"> </w:t>
                      </w:r>
                      <w:r w:rsidRPr="00C37B14">
                        <w:rPr>
                          <w:b/>
                          <w:bCs/>
                          <w:sz w:val="16"/>
                          <w:szCs w:val="18"/>
                        </w:rPr>
                        <w:t>t</w:t>
                      </w:r>
                      <w:r w:rsidRPr="00C37B14">
                        <w:rPr>
                          <w:b/>
                          <w:bCs/>
                          <w:sz w:val="16"/>
                          <w:szCs w:val="18"/>
                          <w:vertAlign w:val="subscript"/>
                        </w:rPr>
                        <w:t>1</w:t>
                      </w:r>
                      <w:r w:rsidRPr="00C37B14">
                        <w:rPr>
                          <w:b/>
                          <w:bCs/>
                          <w:sz w:val="16"/>
                          <w:szCs w:val="18"/>
                        </w:rPr>
                        <w:t>= 0.1        t</w:t>
                      </w:r>
                      <w:r w:rsidRPr="00C37B14">
                        <w:rPr>
                          <w:b/>
                          <w:bCs/>
                          <w:sz w:val="16"/>
                          <w:szCs w:val="18"/>
                          <w:vertAlign w:val="subscript"/>
                        </w:rPr>
                        <w:t>2</w:t>
                      </w:r>
                      <w:r w:rsidRPr="00C37B14">
                        <w:rPr>
                          <w:b/>
                          <w:bCs/>
                          <w:sz w:val="16"/>
                          <w:szCs w:val="18"/>
                        </w:rPr>
                        <w:t>=10          t</w:t>
                      </w:r>
                      <w:r w:rsidRPr="00C37B14">
                        <w:rPr>
                          <w:b/>
                          <w:bCs/>
                          <w:sz w:val="16"/>
                          <w:szCs w:val="18"/>
                          <w:vertAlign w:val="subscript"/>
                        </w:rPr>
                        <w:t>3</w:t>
                      </w:r>
                      <w:r w:rsidRPr="00C37B14">
                        <w:rPr>
                          <w:b/>
                          <w:bCs/>
                          <w:sz w:val="16"/>
                          <w:szCs w:val="18"/>
                        </w:rPr>
                        <w:t>=25           t</w:t>
                      </w:r>
                      <w:r w:rsidRPr="00C37B14">
                        <w:rPr>
                          <w:b/>
                          <w:bCs/>
                          <w:sz w:val="16"/>
                          <w:szCs w:val="18"/>
                          <w:vertAlign w:val="subscript"/>
                        </w:rPr>
                        <w:t>4</w:t>
                      </w:r>
                      <w:r w:rsidRPr="00C37B14">
                        <w:rPr>
                          <w:b/>
                          <w:bCs/>
                          <w:sz w:val="16"/>
                          <w:szCs w:val="18"/>
                        </w:rPr>
                        <w:t>=50           t</w:t>
                      </w:r>
                      <w:r w:rsidRPr="00C37B14">
                        <w:rPr>
                          <w:b/>
                          <w:bCs/>
                          <w:sz w:val="16"/>
                          <w:szCs w:val="18"/>
                          <w:vertAlign w:val="subscript"/>
                        </w:rPr>
                        <w:t>5</w:t>
                      </w:r>
                      <w:r w:rsidRPr="00C37B14">
                        <w:rPr>
                          <w:b/>
                          <w:bCs/>
                          <w:sz w:val="16"/>
                          <w:szCs w:val="18"/>
                        </w:rPr>
                        <w:t>=70               t</w:t>
                      </w:r>
                      <w:r w:rsidRPr="00C37B14">
                        <w:rPr>
                          <w:b/>
                          <w:bCs/>
                          <w:sz w:val="16"/>
                          <w:szCs w:val="18"/>
                          <w:vertAlign w:val="subscript"/>
                        </w:rPr>
                        <w:t>6</w:t>
                      </w:r>
                      <w:r w:rsidRPr="00C37B14">
                        <w:rPr>
                          <w:b/>
                          <w:bCs/>
                          <w:sz w:val="16"/>
                          <w:szCs w:val="18"/>
                        </w:rPr>
                        <w:t>=75            t</w:t>
                      </w:r>
                      <w:r w:rsidRPr="00C37B14">
                        <w:rPr>
                          <w:b/>
                          <w:bCs/>
                          <w:sz w:val="16"/>
                          <w:szCs w:val="18"/>
                          <w:vertAlign w:val="subscript"/>
                        </w:rPr>
                        <w:t>7</w:t>
                      </w:r>
                      <w:r w:rsidRPr="00C37B14">
                        <w:rPr>
                          <w:b/>
                          <w:bCs/>
                          <w:sz w:val="16"/>
                          <w:szCs w:val="18"/>
                        </w:rPr>
                        <w:t>=80         t</w:t>
                      </w:r>
                      <w:r w:rsidRPr="00C37B14">
                        <w:rPr>
                          <w:b/>
                          <w:bCs/>
                          <w:sz w:val="16"/>
                          <w:szCs w:val="18"/>
                          <w:vertAlign w:val="subscript"/>
                        </w:rPr>
                        <w:t>8</w:t>
                      </w:r>
                      <w:r w:rsidRPr="00C37B14">
                        <w:rPr>
                          <w:b/>
                          <w:bCs/>
                          <w:sz w:val="16"/>
                          <w:szCs w:val="18"/>
                        </w:rPr>
                        <w:t xml:space="preserve">=85    </w:t>
                      </w:r>
                      <w:r>
                        <w:rPr>
                          <w:b/>
                          <w:bCs/>
                          <w:sz w:val="16"/>
                          <w:szCs w:val="18"/>
                        </w:rPr>
                        <w:t xml:space="preserve">  </w:t>
                      </w:r>
                      <w:r w:rsidRPr="00C37B14">
                        <w:rPr>
                          <w:b/>
                          <w:bCs/>
                          <w:sz w:val="16"/>
                          <w:szCs w:val="18"/>
                        </w:rPr>
                        <w:t xml:space="preserve">     t</w:t>
                      </w:r>
                      <w:r w:rsidRPr="00C37B14">
                        <w:rPr>
                          <w:b/>
                          <w:bCs/>
                          <w:sz w:val="16"/>
                          <w:szCs w:val="18"/>
                          <w:vertAlign w:val="subscript"/>
                        </w:rPr>
                        <w:t>9</w:t>
                      </w:r>
                      <w:r w:rsidRPr="00C37B14">
                        <w:rPr>
                          <w:b/>
                          <w:bCs/>
                          <w:sz w:val="16"/>
                          <w:szCs w:val="18"/>
                        </w:rPr>
                        <w:t xml:space="preserve">=120 </w:t>
                      </w:r>
                    </w:p>
                  </w:txbxContent>
                </v:textbox>
              </v:shape>
            </w:pict>
          </mc:Fallback>
        </mc:AlternateContent>
      </w:r>
      <w:r w:rsidR="00C37B14" w:rsidRPr="00375F41">
        <w:rPr>
          <w:rFonts w:eastAsiaTheme="minorHAnsi"/>
          <w:noProof/>
          <w:lang w:val="it-IT" w:eastAsia="it-IT"/>
        </w:rPr>
        <mc:AlternateContent>
          <mc:Choice Requires="wpg">
            <w:drawing>
              <wp:anchor distT="0" distB="0" distL="114300" distR="114300" simplePos="0" relativeHeight="251658240" behindDoc="0" locked="0" layoutInCell="1" allowOverlap="1" wp14:anchorId="2B2D49CB" wp14:editId="0157DDB0">
                <wp:simplePos x="0" y="0"/>
                <wp:positionH relativeFrom="column">
                  <wp:posOffset>-1833</wp:posOffset>
                </wp:positionH>
                <wp:positionV relativeFrom="paragraph">
                  <wp:posOffset>260386</wp:posOffset>
                </wp:positionV>
                <wp:extent cx="5542137" cy="2022187"/>
                <wp:effectExtent l="0" t="0" r="0" b="0"/>
                <wp:wrapTopAndBottom/>
                <wp:docPr id="46" name="Gruppo 46"/>
                <wp:cNvGraphicFramePr/>
                <a:graphic xmlns:a="http://schemas.openxmlformats.org/drawingml/2006/main">
                  <a:graphicData uri="http://schemas.microsoft.com/office/word/2010/wordprocessingGroup">
                    <wpg:wgp>
                      <wpg:cNvGrpSpPr/>
                      <wpg:grpSpPr>
                        <a:xfrm>
                          <a:off x="0" y="0"/>
                          <a:ext cx="5542137" cy="2022187"/>
                          <a:chOff x="0" y="107950"/>
                          <a:chExt cx="5108071" cy="1863725"/>
                        </a:xfrm>
                      </wpg:grpSpPr>
                      <pic:pic xmlns:pic="http://schemas.openxmlformats.org/drawingml/2006/picture">
                        <pic:nvPicPr>
                          <pic:cNvPr id="944" name="Immagine 944"/>
                          <pic:cNvPicPr>
                            <a:picLocks noChangeAspect="1"/>
                          </pic:cNvPicPr>
                        </pic:nvPicPr>
                        <pic:blipFill rotWithShape="1">
                          <a:blip r:embed="rId18"/>
                          <a:srcRect t="5152" r="61176" b="59173"/>
                          <a:stretch/>
                        </pic:blipFill>
                        <pic:spPr bwMode="auto">
                          <a:xfrm>
                            <a:off x="0" y="184150"/>
                            <a:ext cx="560070" cy="11087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40" name="Immagine 940" descr="Immagine che contiene freccia&#10;&#10;Descrizione generata automaticamente"/>
                          <pic:cNvPicPr>
                            <a:picLocks noChangeAspect="1"/>
                          </pic:cNvPicPr>
                        </pic:nvPicPr>
                        <pic:blipFill rotWithShape="1">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l="29324" r="15" b="2664"/>
                          <a:stretch/>
                        </pic:blipFill>
                        <pic:spPr>
                          <a:xfrm>
                            <a:off x="482600" y="114300"/>
                            <a:ext cx="551815" cy="1743075"/>
                          </a:xfrm>
                          <a:prstGeom prst="rect">
                            <a:avLst/>
                          </a:prstGeom>
                        </pic:spPr>
                      </pic:pic>
                      <pic:pic xmlns:pic="http://schemas.openxmlformats.org/drawingml/2006/picture">
                        <pic:nvPicPr>
                          <pic:cNvPr id="11" name="Immagine 11" descr="Immagine che contiene freccia&#10;&#10;Descrizione generata automaticamente"/>
                          <pic:cNvPicPr>
                            <a:picLocks noChangeAspect="1"/>
                          </pic:cNvPicPr>
                        </pic:nvPicPr>
                        <pic:blipFill>
                          <a:blip r:embed="rId20">
                            <a:clrChange>
                              <a:clrFrom>
                                <a:srgbClr val="FFFFFF"/>
                              </a:clrFrom>
                              <a:clrTo>
                                <a:srgbClr val="FFFFFF">
                                  <a:alpha val="0"/>
                                </a:srgbClr>
                              </a:clrTo>
                            </a:clrChange>
                          </a:blip>
                          <a:stretch>
                            <a:fillRect/>
                          </a:stretch>
                        </pic:blipFill>
                        <pic:spPr>
                          <a:xfrm>
                            <a:off x="1892300" y="152400"/>
                            <a:ext cx="474980" cy="1819275"/>
                          </a:xfrm>
                          <a:prstGeom prst="rect">
                            <a:avLst/>
                          </a:prstGeom>
                        </pic:spPr>
                      </pic:pic>
                      <pic:pic xmlns:pic="http://schemas.openxmlformats.org/drawingml/2006/picture">
                        <pic:nvPicPr>
                          <pic:cNvPr id="936" name="Immagine 936" descr="Immagine che contiene testo, clipart&#10;&#10;Descrizione generata automaticamente"/>
                          <pic:cNvPicPr>
                            <a:picLocks noChangeAspect="1"/>
                          </pic:cNvPicPr>
                        </pic:nvPicPr>
                        <pic:blipFill>
                          <a:blip r:embed="rId21">
                            <a:clrChange>
                              <a:clrFrom>
                                <a:srgbClr val="FFFFFF"/>
                              </a:clrFrom>
                              <a:clrTo>
                                <a:srgbClr val="FFFFFF">
                                  <a:alpha val="0"/>
                                </a:srgbClr>
                              </a:clrTo>
                            </a:clrChange>
                          </a:blip>
                          <a:stretch>
                            <a:fillRect/>
                          </a:stretch>
                        </pic:blipFill>
                        <pic:spPr>
                          <a:xfrm>
                            <a:off x="4098421" y="158750"/>
                            <a:ext cx="541655" cy="1751330"/>
                          </a:xfrm>
                          <a:prstGeom prst="rect">
                            <a:avLst/>
                          </a:prstGeom>
                        </pic:spPr>
                      </pic:pic>
                      <pic:pic xmlns:pic="http://schemas.openxmlformats.org/drawingml/2006/picture">
                        <pic:nvPicPr>
                          <pic:cNvPr id="937" name="Immagine 937"/>
                          <pic:cNvPicPr>
                            <a:picLocks noChangeAspect="1"/>
                          </pic:cNvPicPr>
                        </pic:nvPicPr>
                        <pic:blipFill rotWithShape="1">
                          <a:blip r:embed="rId22"/>
                          <a:srcRect l="47849"/>
                          <a:stretch/>
                        </pic:blipFill>
                        <pic:spPr bwMode="auto">
                          <a:xfrm>
                            <a:off x="3615820" y="127000"/>
                            <a:ext cx="398145" cy="17424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38" name="Immagine 938" descr="Immagine che contiene testo, clipart&#10;&#10;Descrizione generata automaticamente"/>
                          <pic:cNvPicPr>
                            <a:picLocks noChangeAspect="1"/>
                          </pic:cNvPicPr>
                        </pic:nvPicPr>
                        <pic:blipFill rotWithShape="1">
                          <a:blip r:embed="rId23">
                            <a:clrChange>
                              <a:clrFrom>
                                <a:srgbClr val="FFFFFF"/>
                              </a:clrFrom>
                              <a:clrTo>
                                <a:srgbClr val="FFFFFF">
                                  <a:alpha val="0"/>
                                </a:srgbClr>
                              </a:clrTo>
                            </a:clrChange>
                          </a:blip>
                          <a:srcRect b="3590"/>
                          <a:stretch/>
                        </pic:blipFill>
                        <pic:spPr bwMode="auto">
                          <a:xfrm>
                            <a:off x="3088771" y="152400"/>
                            <a:ext cx="545465" cy="16986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39" name="Immagine 939"/>
                          <pic:cNvPicPr>
                            <a:picLocks noChangeAspect="1"/>
                          </pic:cNvPicPr>
                        </pic:nvPicPr>
                        <pic:blipFill rotWithShape="1">
                          <a:blip r:embed="rId24" cstate="print">
                            <a:clrChange>
                              <a:clrFrom>
                                <a:srgbClr val="FFFFFF"/>
                              </a:clrFrom>
                              <a:clrTo>
                                <a:srgbClr val="FFFFFF">
                                  <a:alpha val="0"/>
                                </a:srgbClr>
                              </a:clrTo>
                            </a:clrChange>
                            <a:extLst>
                              <a:ext uri="{28A0092B-C50C-407E-A947-70E740481C1C}">
                                <a14:useLocalDpi xmlns:a14="http://schemas.microsoft.com/office/drawing/2010/main" val="0"/>
                              </a:ext>
                            </a:extLst>
                          </a:blip>
                          <a:srcRect l="19867" r="34945" b="4312"/>
                          <a:stretch/>
                        </pic:blipFill>
                        <pic:spPr>
                          <a:xfrm>
                            <a:off x="2432050" y="107950"/>
                            <a:ext cx="351790" cy="1733550"/>
                          </a:xfrm>
                          <a:prstGeom prst="rect">
                            <a:avLst/>
                          </a:prstGeom>
                        </pic:spPr>
                      </pic:pic>
                      <pic:pic xmlns:pic="http://schemas.openxmlformats.org/drawingml/2006/picture">
                        <pic:nvPicPr>
                          <pic:cNvPr id="941" name="Immagine 941"/>
                          <pic:cNvPicPr>
                            <a:picLocks noChangeAspect="1"/>
                          </pic:cNvPicPr>
                        </pic:nvPicPr>
                        <pic:blipFill rotWithShape="1">
                          <a:blip r:embed="rId25" cstate="print">
                            <a:clrChange>
                              <a:clrFrom>
                                <a:srgbClr val="FFFFFF"/>
                              </a:clrFrom>
                              <a:clrTo>
                                <a:srgbClr val="FFFFFF">
                                  <a:alpha val="0"/>
                                </a:srgbClr>
                              </a:clrTo>
                            </a:clrChange>
                            <a:extLst>
                              <a:ext uri="{28A0092B-C50C-407E-A947-70E740481C1C}">
                                <a14:useLocalDpi xmlns:a14="http://schemas.microsoft.com/office/drawing/2010/main" val="0"/>
                              </a:ext>
                            </a:extLst>
                          </a:blip>
                          <a:srcRect l="18648" r="29132" b="3660"/>
                          <a:stretch/>
                        </pic:blipFill>
                        <pic:spPr>
                          <a:xfrm>
                            <a:off x="1022350" y="127000"/>
                            <a:ext cx="350520" cy="1724025"/>
                          </a:xfrm>
                          <a:prstGeom prst="rect">
                            <a:avLst/>
                          </a:prstGeom>
                        </pic:spPr>
                      </pic:pic>
                      <pic:pic xmlns:pic="http://schemas.openxmlformats.org/drawingml/2006/picture">
                        <pic:nvPicPr>
                          <pic:cNvPr id="942" name="Immagine 942" descr="Immagine che contiene freccia&#10;&#10;Descrizione generata automaticamente"/>
                          <pic:cNvPicPr>
                            <a:picLocks noChangeAspect="1"/>
                          </pic:cNvPicPr>
                        </pic:nvPicPr>
                        <pic:blipFill rotWithShape="1">
                          <a:blip r:embed="rId26" cstate="print">
                            <a:clrChange>
                              <a:clrFrom>
                                <a:srgbClr val="FFFFFF"/>
                              </a:clrFrom>
                              <a:clrTo>
                                <a:srgbClr val="FFFFFF">
                                  <a:alpha val="0"/>
                                </a:srgbClr>
                              </a:clrTo>
                            </a:clrChange>
                            <a:extLst>
                              <a:ext uri="{28A0092B-C50C-407E-A947-70E740481C1C}">
                                <a14:useLocalDpi xmlns:a14="http://schemas.microsoft.com/office/drawing/2010/main" val="0"/>
                              </a:ext>
                            </a:extLst>
                          </a:blip>
                          <a:srcRect l="17223" r="24738" b="3314"/>
                          <a:stretch/>
                        </pic:blipFill>
                        <pic:spPr>
                          <a:xfrm>
                            <a:off x="1492250" y="152400"/>
                            <a:ext cx="350520" cy="1691005"/>
                          </a:xfrm>
                          <a:prstGeom prst="rect">
                            <a:avLst/>
                          </a:prstGeom>
                        </pic:spPr>
                      </pic:pic>
                      <pic:pic xmlns:pic="http://schemas.openxmlformats.org/drawingml/2006/picture">
                        <pic:nvPicPr>
                          <pic:cNvPr id="945" name="Immagine 945"/>
                          <pic:cNvPicPr>
                            <a:picLocks noChangeAspect="1"/>
                          </pic:cNvPicPr>
                        </pic:nvPicPr>
                        <pic:blipFill rotWithShape="1">
                          <a:blip r:embed="rId27">
                            <a:clrChange>
                              <a:clrFrom>
                                <a:srgbClr val="FFFFFF"/>
                              </a:clrFrom>
                              <a:clrTo>
                                <a:srgbClr val="FFFFFF">
                                  <a:alpha val="0"/>
                                </a:srgbClr>
                              </a:clrTo>
                            </a:clrChange>
                          </a:blip>
                          <a:srcRect l="41772"/>
                          <a:stretch/>
                        </pic:blipFill>
                        <pic:spPr bwMode="auto">
                          <a:xfrm>
                            <a:off x="4600071" y="152400"/>
                            <a:ext cx="508000" cy="1759585"/>
                          </a:xfrm>
                          <a:prstGeom prst="rect">
                            <a:avLst/>
                          </a:prstGeom>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379A5B8" id="Gruppo 46" o:spid="_x0000_s1026" style="position:absolute;margin-left:-.15pt;margin-top:20.5pt;width:436.4pt;height:159.25pt;z-index:251658240" coordorigin=",1079" coordsize="51080,186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">
                <v:shape id="Immagine 944" o:spid="_x0000_s1027" type="#_x0000_t75" style="position:absolute;top:1841;width:5600;height:11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">
                  <v:imagedata r:id="rId28" o:title="" croptop="3376f" cropbottom="38780f" cropright="40092f"/>
                </v:shape>
                <v:shape id="Immagine 940" o:spid="_x0000_s1028" type="#_x0000_t75" alt="Immagine che contiene freccia&#10;&#10;Descrizione generata automaticamente" style="position:absolute;left:4826;top:1143;width:5518;height:17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">
                  <v:imagedata r:id="rId29" o:title="Immagine che contiene freccia&#10;&#10;Descrizione generata automaticamente" cropbottom="1746f" cropleft="19218f" cropright="10f" chromakey="white"/>
                </v:shape>
                <v:shape id="Immagine 11" o:spid="_x0000_s1029" type="#_x0000_t75" alt="Immagine che contiene freccia&#10;&#10;Descrizione generata automaticamente" style="position:absolute;left:18923;top:1524;width:4749;height:18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">
                  <v:imagedata r:id="rId30" o:title="Immagine che contiene freccia&#10;&#10;Descrizione generata automaticamente" chromakey="white"/>
                </v:shape>
                <v:shape id="Immagine 936" o:spid="_x0000_s1030" type="#_x0000_t75" alt="Immagine che contiene testo, clipart&#10;&#10;Descrizione generata automaticamente" style="position:absolute;left:40984;top:1587;width:5416;height:17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">
                  <v:imagedata r:id="rId31" o:title="Immagine che contiene testo, clipart&#10;&#10;Descrizione generata automaticamente" chromakey="white"/>
                </v:shape>
                <v:shape id="Immagine 937" o:spid="_x0000_s1031" type="#_x0000_t75" style="position:absolute;left:36158;top:1270;width:3981;height:17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">
                  <v:imagedata r:id="rId32" o:title="" cropleft="31358f"/>
                </v:shape>
                <v:shape id="Immagine 938" o:spid="_x0000_s1032" type="#_x0000_t75" alt="Immagine che contiene testo, clipart&#10;&#10;Descrizione generata automaticamente" style="position:absolute;left:30887;top:1524;width:5455;height:16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">
                  <v:imagedata r:id="rId33" o:title="Immagine che contiene testo, clipart&#10;&#10;Descrizione generata automaticamente" cropbottom="2353f" chromakey="white"/>
                </v:shape>
                <v:shape id="Immagine 939" o:spid="_x0000_s1033" type="#_x0000_t75" style="position:absolute;left:24320;top:1079;width:3518;height:17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">
                  <v:imagedata r:id="rId34" o:title="" cropbottom="2826f" cropleft="13020f" cropright="22902f" chromakey="white"/>
                </v:shape>
                <v:shape id="Immagine 941" o:spid="_x0000_s1034" type="#_x0000_t75" style="position:absolute;left:10223;top:1270;width:3505;height:17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">
                  <v:imagedata r:id="rId35" o:title="" cropbottom="2399f" cropleft="12221f" cropright="19092f" chromakey="white"/>
                </v:shape>
                <v:shape id="Immagine 942" o:spid="_x0000_s1035" type="#_x0000_t75" alt="Immagine che contiene freccia&#10;&#10;Descrizione generata automaticamente" style="position:absolute;left:14922;top:1524;width:3505;height:16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">
                  <v:imagedata r:id="rId36" o:title="Immagine che contiene freccia&#10;&#10;Descrizione generata automaticamente" cropbottom="2172f" cropleft="11287f" cropright="16212f" chromakey="white"/>
                </v:shape>
                <v:shape id="Immagine 945" o:spid="_x0000_s1036" type="#_x0000_t75" style="position:absolute;left:46000;top:1524;width:5080;height:17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">
                  <v:imagedata r:id="rId37" o:title="" cropleft="27376f" chromakey="white"/>
                </v:shape>
                <w10:wrap type="topAndBottom"/>
              </v:group>
            </w:pict>
          </mc:Fallback>
        </mc:AlternateContent>
      </w:r>
    </w:p>
    <w:p w14:paraId="5CBDEDB2" w14:textId="5C1F8203" w:rsidR="008E3549" w:rsidRPr="00375F41" w:rsidRDefault="008E3549" w:rsidP="008E3549">
      <w:pPr>
        <w:pStyle w:val="CETReferencetext"/>
      </w:pPr>
      <w:r w:rsidRPr="00375F41">
        <w:rPr>
          <w:i/>
          <w:iCs/>
        </w:rPr>
        <w:t xml:space="preserve">Figure </w:t>
      </w:r>
      <w:r w:rsidRPr="00375F41">
        <w:rPr>
          <w:i/>
          <w:iCs/>
        </w:rPr>
        <w:fldChar w:fldCharType="begin"/>
      </w:r>
      <w:r w:rsidRPr="00375F41">
        <w:rPr>
          <w:i/>
          <w:iCs/>
        </w:rPr>
        <w:instrText xml:space="preserve"> SEQ Figure \* ARABIC </w:instrText>
      </w:r>
      <w:r w:rsidRPr="00375F41">
        <w:rPr>
          <w:i/>
          <w:iCs/>
        </w:rPr>
        <w:fldChar w:fldCharType="separate"/>
      </w:r>
      <w:r w:rsidRPr="00375F41">
        <w:rPr>
          <w:i/>
          <w:iCs/>
          <w:noProof/>
        </w:rPr>
        <w:t>3</w:t>
      </w:r>
      <w:r w:rsidRPr="00375F41">
        <w:rPr>
          <w:i/>
          <w:iCs/>
        </w:rPr>
        <w:fldChar w:fldCharType="end"/>
      </w:r>
      <w:r w:rsidRPr="00375F41">
        <w:rPr>
          <w:i/>
          <w:iCs/>
        </w:rPr>
        <w:t>:</w:t>
      </w:r>
      <w:r w:rsidRPr="00375F41">
        <w:t xml:space="preserve"> Contours of liquid holdup obtained for P=145 bar, T= 60 °C. Time is expressed in seconds.</w:t>
      </w:r>
    </w:p>
    <w:p w14:paraId="2E4815C5" w14:textId="3FCBA56D" w:rsidR="008E3549" w:rsidRPr="00375F41" w:rsidRDefault="00154EAC" w:rsidP="008C3B80">
      <w:pPr>
        <w:pStyle w:val="CETBodytext"/>
        <w:rPr>
          <w:lang w:val="en-GB"/>
        </w:rPr>
      </w:pPr>
      <w:r w:rsidRPr="00375F41">
        <w:rPr>
          <w:i/>
          <w:iCs/>
          <w:noProof/>
          <w:lang w:val="it-IT" w:eastAsia="it-IT"/>
        </w:rPr>
        <mc:AlternateContent>
          <mc:Choice Requires="wpg">
            <w:drawing>
              <wp:anchor distT="0" distB="0" distL="114300" distR="114300" simplePos="0" relativeHeight="251659264" behindDoc="0" locked="0" layoutInCell="1" allowOverlap="1" wp14:anchorId="4F50E4DC" wp14:editId="39FBE214">
                <wp:simplePos x="0" y="0"/>
                <wp:positionH relativeFrom="column">
                  <wp:posOffset>-1905</wp:posOffset>
                </wp:positionH>
                <wp:positionV relativeFrom="paragraph">
                  <wp:posOffset>131445</wp:posOffset>
                </wp:positionV>
                <wp:extent cx="5467985" cy="2142490"/>
                <wp:effectExtent l="0" t="0" r="0" b="0"/>
                <wp:wrapTopAndBottom/>
                <wp:docPr id="47" name="Gruppo 47"/>
                <wp:cNvGraphicFramePr/>
                <a:graphic xmlns:a="http://schemas.openxmlformats.org/drawingml/2006/main">
                  <a:graphicData uri="http://schemas.microsoft.com/office/word/2010/wordprocessingGroup">
                    <wpg:wgp>
                      <wpg:cNvGrpSpPr/>
                      <wpg:grpSpPr>
                        <a:xfrm>
                          <a:off x="0" y="0"/>
                          <a:ext cx="5467985" cy="2142490"/>
                          <a:chOff x="0" y="-4177"/>
                          <a:chExt cx="5110344" cy="1877427"/>
                        </a:xfrm>
                      </wpg:grpSpPr>
                      <pic:pic xmlns:pic="http://schemas.openxmlformats.org/drawingml/2006/picture">
                        <pic:nvPicPr>
                          <pic:cNvPr id="25" name="Immagine 25" descr="Immagine che contiene freccia&#10;&#10;Descrizione generata automaticamente"/>
                          <pic:cNvPicPr>
                            <a:picLocks noChangeAspect="1"/>
                          </pic:cNvPicPr>
                        </pic:nvPicPr>
                        <pic:blipFill>
                          <a:blip r:embed="rId38">
                            <a:clrChange>
                              <a:clrFrom>
                                <a:srgbClr val="FFFFFF"/>
                              </a:clrFrom>
                              <a:clrTo>
                                <a:srgbClr val="FFFFFF">
                                  <a:alpha val="0"/>
                                </a:srgbClr>
                              </a:clrTo>
                            </a:clrChange>
                          </a:blip>
                          <a:stretch>
                            <a:fillRect/>
                          </a:stretch>
                        </pic:blipFill>
                        <pic:spPr>
                          <a:xfrm>
                            <a:off x="1993900" y="146050"/>
                            <a:ext cx="428625" cy="1715135"/>
                          </a:xfrm>
                          <a:prstGeom prst="rect">
                            <a:avLst/>
                          </a:prstGeom>
                        </pic:spPr>
                      </pic:pic>
                      <pic:pic xmlns:pic="http://schemas.openxmlformats.org/drawingml/2006/picture">
                        <pic:nvPicPr>
                          <pic:cNvPr id="35" name="Immagine 35"/>
                          <pic:cNvPicPr>
                            <a:picLocks noChangeAspect="1"/>
                          </pic:cNvPicPr>
                        </pic:nvPicPr>
                        <pic:blipFill rotWithShape="1">
                          <a:blip r:embed="rId39">
                            <a:clrChange>
                              <a:clrFrom>
                                <a:srgbClr val="FFFFFF"/>
                              </a:clrFrom>
                              <a:clrTo>
                                <a:srgbClr val="FFFFFF">
                                  <a:alpha val="0"/>
                                </a:srgbClr>
                              </a:clrTo>
                            </a:clrChange>
                          </a:blip>
                          <a:srcRect r="20959" b="4000"/>
                          <a:stretch/>
                        </pic:blipFill>
                        <pic:spPr>
                          <a:xfrm>
                            <a:off x="4688704" y="139700"/>
                            <a:ext cx="421640" cy="1715135"/>
                          </a:xfrm>
                          <a:prstGeom prst="rect">
                            <a:avLst/>
                          </a:prstGeom>
                        </pic:spPr>
                      </pic:pic>
                      <pic:pic xmlns:pic="http://schemas.openxmlformats.org/drawingml/2006/picture">
                        <pic:nvPicPr>
                          <pic:cNvPr id="36" name="Immagine 36"/>
                          <pic:cNvPicPr>
                            <a:picLocks noChangeAspect="1"/>
                          </pic:cNvPicPr>
                        </pic:nvPicPr>
                        <pic:blipFill>
                          <a:blip r:embed="rId40">
                            <a:clrChange>
                              <a:clrFrom>
                                <a:srgbClr val="FFFFFF"/>
                              </a:clrFrom>
                              <a:clrTo>
                                <a:srgbClr val="FFFFFF">
                                  <a:alpha val="0"/>
                                </a:srgbClr>
                              </a:clrTo>
                            </a:clrChange>
                          </a:blip>
                          <a:stretch>
                            <a:fillRect/>
                          </a:stretch>
                        </pic:blipFill>
                        <pic:spPr>
                          <a:xfrm>
                            <a:off x="4199753" y="139700"/>
                            <a:ext cx="552450" cy="1733550"/>
                          </a:xfrm>
                          <a:prstGeom prst="rect">
                            <a:avLst/>
                          </a:prstGeom>
                        </pic:spPr>
                      </pic:pic>
                      <pic:pic xmlns:pic="http://schemas.openxmlformats.org/drawingml/2006/picture">
                        <pic:nvPicPr>
                          <pic:cNvPr id="37" name="Immagine 37"/>
                          <pic:cNvPicPr>
                            <a:picLocks noChangeAspect="1"/>
                          </pic:cNvPicPr>
                        </pic:nvPicPr>
                        <pic:blipFill rotWithShape="1">
                          <a:blip r:embed="rId41">
                            <a:clrChange>
                              <a:clrFrom>
                                <a:srgbClr val="FFFFFF"/>
                              </a:clrFrom>
                              <a:clrTo>
                                <a:srgbClr val="FFFFFF">
                                  <a:alpha val="0"/>
                                </a:srgbClr>
                              </a:clrTo>
                            </a:clrChange>
                          </a:blip>
                          <a:srcRect b="4419"/>
                          <a:stretch/>
                        </pic:blipFill>
                        <pic:spPr>
                          <a:xfrm>
                            <a:off x="3704454" y="152400"/>
                            <a:ext cx="590550" cy="1715770"/>
                          </a:xfrm>
                          <a:prstGeom prst="rect">
                            <a:avLst/>
                          </a:prstGeom>
                        </pic:spPr>
                      </pic:pic>
                      <pic:pic xmlns:pic="http://schemas.openxmlformats.org/drawingml/2006/picture">
                        <pic:nvPicPr>
                          <pic:cNvPr id="38" name="Immagine 38"/>
                          <pic:cNvPicPr>
                            <a:picLocks noChangeAspect="1"/>
                          </pic:cNvPicPr>
                        </pic:nvPicPr>
                        <pic:blipFill rotWithShape="1">
                          <a:blip r:embed="rId42">
                            <a:clrChange>
                              <a:clrFrom>
                                <a:srgbClr val="FFFFFF"/>
                              </a:clrFrom>
                              <a:clrTo>
                                <a:srgbClr val="FFFFFF">
                                  <a:alpha val="0"/>
                                </a:srgbClr>
                              </a:clrTo>
                            </a:clrChange>
                          </a:blip>
                          <a:srcRect b="2742"/>
                          <a:stretch/>
                        </pic:blipFill>
                        <pic:spPr>
                          <a:xfrm>
                            <a:off x="3215503" y="133350"/>
                            <a:ext cx="511175" cy="1720850"/>
                          </a:xfrm>
                          <a:prstGeom prst="rect">
                            <a:avLst/>
                          </a:prstGeom>
                        </pic:spPr>
                      </pic:pic>
                      <pic:pic xmlns:pic="http://schemas.openxmlformats.org/drawingml/2006/picture">
                        <pic:nvPicPr>
                          <pic:cNvPr id="39" name="Immagine 39" descr="Immagine che contiene freccia&#10;&#10;Descrizione generata automaticamente"/>
                          <pic:cNvPicPr>
                            <a:picLocks noChangeAspect="1"/>
                          </pic:cNvPicPr>
                        </pic:nvPicPr>
                        <pic:blipFill rotWithShape="1">
                          <a:blip r:embed="rId43">
                            <a:clrChange>
                              <a:clrFrom>
                                <a:srgbClr val="FFFFFF"/>
                              </a:clrFrom>
                              <a:clrTo>
                                <a:srgbClr val="FFFFFF">
                                  <a:alpha val="0"/>
                                </a:srgbClr>
                              </a:clrTo>
                            </a:clrChange>
                          </a:blip>
                          <a:srcRect b="4165"/>
                          <a:stretch/>
                        </pic:blipFill>
                        <pic:spPr>
                          <a:xfrm>
                            <a:off x="2451100" y="146050"/>
                            <a:ext cx="532765" cy="1721485"/>
                          </a:xfrm>
                          <a:prstGeom prst="rect">
                            <a:avLst/>
                          </a:prstGeom>
                        </pic:spPr>
                      </pic:pic>
                      <pic:pic xmlns:pic="http://schemas.openxmlformats.org/drawingml/2006/picture">
                        <pic:nvPicPr>
                          <pic:cNvPr id="42" name="Immagine 42" descr="Immagine che contiene freccia&#10;&#10;Descrizione generata automaticamente"/>
                          <pic:cNvPicPr>
                            <a:picLocks noChangeAspect="1"/>
                          </pic:cNvPicPr>
                        </pic:nvPicPr>
                        <pic:blipFill rotWithShape="1">
                          <a:blip r:embed="rId44">
                            <a:clrChange>
                              <a:clrFrom>
                                <a:srgbClr val="FFFFFF"/>
                              </a:clrFrom>
                              <a:clrTo>
                                <a:srgbClr val="FFFFFF">
                                  <a:alpha val="0"/>
                                </a:srgbClr>
                              </a:clrTo>
                            </a:clrChange>
                          </a:blip>
                          <a:srcRect b="3050"/>
                          <a:stretch/>
                        </pic:blipFill>
                        <pic:spPr>
                          <a:xfrm>
                            <a:off x="1530350" y="146050"/>
                            <a:ext cx="553720" cy="1715770"/>
                          </a:xfrm>
                          <a:prstGeom prst="rect">
                            <a:avLst/>
                          </a:prstGeom>
                        </pic:spPr>
                      </pic:pic>
                      <pic:pic xmlns:pic="http://schemas.openxmlformats.org/drawingml/2006/picture">
                        <pic:nvPicPr>
                          <pic:cNvPr id="43" name="Immagine 43" descr="Immagine che contiene freccia&#10;&#10;Descrizione generata automaticamente"/>
                          <pic:cNvPicPr>
                            <a:picLocks noChangeAspect="1"/>
                          </pic:cNvPicPr>
                        </pic:nvPicPr>
                        <pic:blipFill rotWithShape="1">
                          <a:blip r:embed="rId45">
                            <a:clrChange>
                              <a:clrFrom>
                                <a:srgbClr val="FFFFFF"/>
                              </a:clrFrom>
                              <a:clrTo>
                                <a:srgbClr val="FFFFFF">
                                  <a:alpha val="0"/>
                                </a:srgbClr>
                              </a:clrTo>
                            </a:clrChange>
                          </a:blip>
                          <a:srcRect t="2018" b="5143"/>
                          <a:stretch/>
                        </pic:blipFill>
                        <pic:spPr bwMode="auto">
                          <a:xfrm>
                            <a:off x="1035050" y="190500"/>
                            <a:ext cx="580390" cy="16687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4" name="Immagine 44" descr="Immagine che contiene freccia&#10;&#10;Descrizione generata automaticamente"/>
                          <pic:cNvPicPr>
                            <a:picLocks noChangeAspect="1"/>
                          </pic:cNvPicPr>
                        </pic:nvPicPr>
                        <pic:blipFill rotWithShape="1">
                          <a:blip r:embed="rId46">
                            <a:clrChange>
                              <a:clrFrom>
                                <a:srgbClr val="FFFFFF"/>
                              </a:clrFrom>
                              <a:clrTo>
                                <a:srgbClr val="FFFFFF">
                                  <a:alpha val="0"/>
                                </a:srgbClr>
                              </a:clrTo>
                            </a:clrChange>
                          </a:blip>
                          <a:srcRect b="3382"/>
                          <a:stretch/>
                        </pic:blipFill>
                        <pic:spPr>
                          <a:xfrm>
                            <a:off x="558800" y="152400"/>
                            <a:ext cx="450215" cy="1694815"/>
                          </a:xfrm>
                          <a:prstGeom prst="rect">
                            <a:avLst/>
                          </a:prstGeom>
                        </pic:spPr>
                      </pic:pic>
                      <wps:wsp>
                        <wps:cNvPr id="33" name="Casella di testo 26"/>
                        <wps:cNvSpPr txBox="1"/>
                        <wps:spPr>
                          <a:xfrm>
                            <a:off x="303912" y="-4177"/>
                            <a:ext cx="4805846" cy="182880"/>
                          </a:xfrm>
                          <a:prstGeom prst="rect">
                            <a:avLst/>
                          </a:prstGeom>
                          <a:noFill/>
                          <a:ln>
                            <a:noFill/>
                          </a:ln>
                        </wps:spPr>
                        <wps:txbx>
                          <w:txbxContent>
                            <w:p w14:paraId="1B3349C7" w14:textId="45359B8A" w:rsidR="00713082" w:rsidRPr="00C37B14" w:rsidRDefault="00713082" w:rsidP="008E3549">
                              <w:pPr>
                                <w:pStyle w:val="CETReferencetext"/>
                                <w:jc w:val="left"/>
                                <w:rPr>
                                  <w:b/>
                                  <w:bCs/>
                                  <w:sz w:val="14"/>
                                  <w:szCs w:val="16"/>
                                </w:rPr>
                              </w:pPr>
                              <w:r w:rsidRPr="00C37B14">
                                <w:rPr>
                                  <w:sz w:val="14"/>
                                  <w:szCs w:val="16"/>
                                </w:rPr>
                                <w:tab/>
                                <w:t xml:space="preserve"> </w:t>
                              </w:r>
                              <w:r w:rsidRPr="00C37B14">
                                <w:rPr>
                                  <w:b/>
                                  <w:bCs/>
                                  <w:sz w:val="16"/>
                                  <w:szCs w:val="18"/>
                                </w:rPr>
                                <w:t>t</w:t>
                              </w:r>
                              <w:r w:rsidRPr="00C37B14">
                                <w:rPr>
                                  <w:b/>
                                  <w:bCs/>
                                  <w:sz w:val="16"/>
                                  <w:szCs w:val="18"/>
                                  <w:vertAlign w:val="subscript"/>
                                </w:rPr>
                                <w:t>1</w:t>
                              </w:r>
                              <w:r w:rsidRPr="00C37B14">
                                <w:rPr>
                                  <w:b/>
                                  <w:bCs/>
                                  <w:sz w:val="16"/>
                                  <w:szCs w:val="18"/>
                                </w:rPr>
                                <w:t>= 0.1        t</w:t>
                              </w:r>
                              <w:r w:rsidRPr="00C37B14">
                                <w:rPr>
                                  <w:b/>
                                  <w:bCs/>
                                  <w:sz w:val="16"/>
                                  <w:szCs w:val="18"/>
                                  <w:vertAlign w:val="subscript"/>
                                </w:rPr>
                                <w:t>2</w:t>
                              </w:r>
                              <w:r w:rsidRPr="00C37B14">
                                <w:rPr>
                                  <w:b/>
                                  <w:bCs/>
                                  <w:sz w:val="16"/>
                                  <w:szCs w:val="18"/>
                                </w:rPr>
                                <w:t>=10          t</w:t>
                              </w:r>
                              <w:r w:rsidRPr="00C37B14">
                                <w:rPr>
                                  <w:b/>
                                  <w:bCs/>
                                  <w:sz w:val="16"/>
                                  <w:szCs w:val="18"/>
                                  <w:vertAlign w:val="subscript"/>
                                </w:rPr>
                                <w:t>3</w:t>
                              </w:r>
                              <w:r w:rsidRPr="00C37B14">
                                <w:rPr>
                                  <w:b/>
                                  <w:bCs/>
                                  <w:sz w:val="16"/>
                                  <w:szCs w:val="18"/>
                                </w:rPr>
                                <w:t>=25           t</w:t>
                              </w:r>
                              <w:r w:rsidRPr="00C37B14">
                                <w:rPr>
                                  <w:b/>
                                  <w:bCs/>
                                  <w:sz w:val="16"/>
                                  <w:szCs w:val="18"/>
                                  <w:vertAlign w:val="subscript"/>
                                </w:rPr>
                                <w:t>4</w:t>
                              </w:r>
                              <w:r w:rsidRPr="00C37B14">
                                <w:rPr>
                                  <w:b/>
                                  <w:bCs/>
                                  <w:sz w:val="16"/>
                                  <w:szCs w:val="18"/>
                                </w:rPr>
                                <w:t>=50           t</w:t>
                              </w:r>
                              <w:r w:rsidRPr="00C37B14">
                                <w:rPr>
                                  <w:b/>
                                  <w:bCs/>
                                  <w:sz w:val="16"/>
                                  <w:szCs w:val="18"/>
                                  <w:vertAlign w:val="subscript"/>
                                </w:rPr>
                                <w:t>5</w:t>
                              </w:r>
                              <w:r w:rsidRPr="00C37B14">
                                <w:rPr>
                                  <w:b/>
                                  <w:bCs/>
                                  <w:sz w:val="16"/>
                                  <w:szCs w:val="18"/>
                                </w:rPr>
                                <w:t>=70               t</w:t>
                              </w:r>
                              <w:r w:rsidRPr="00C37B14">
                                <w:rPr>
                                  <w:b/>
                                  <w:bCs/>
                                  <w:sz w:val="16"/>
                                  <w:szCs w:val="18"/>
                                  <w:vertAlign w:val="subscript"/>
                                </w:rPr>
                                <w:t>6</w:t>
                              </w:r>
                              <w:r w:rsidRPr="00C37B14">
                                <w:rPr>
                                  <w:b/>
                                  <w:bCs/>
                                  <w:sz w:val="16"/>
                                  <w:szCs w:val="18"/>
                                </w:rPr>
                                <w:t>=75            t</w:t>
                              </w:r>
                              <w:r w:rsidRPr="00C37B14">
                                <w:rPr>
                                  <w:b/>
                                  <w:bCs/>
                                  <w:sz w:val="16"/>
                                  <w:szCs w:val="18"/>
                                  <w:vertAlign w:val="subscript"/>
                                </w:rPr>
                                <w:t>7</w:t>
                              </w:r>
                              <w:r w:rsidRPr="00C37B14">
                                <w:rPr>
                                  <w:b/>
                                  <w:bCs/>
                                  <w:sz w:val="16"/>
                                  <w:szCs w:val="18"/>
                                </w:rPr>
                                <w:t>=80         t</w:t>
                              </w:r>
                              <w:r w:rsidRPr="00C37B14">
                                <w:rPr>
                                  <w:b/>
                                  <w:bCs/>
                                  <w:sz w:val="16"/>
                                  <w:szCs w:val="18"/>
                                  <w:vertAlign w:val="subscript"/>
                                </w:rPr>
                                <w:t>8</w:t>
                              </w:r>
                              <w:r w:rsidRPr="00C37B14">
                                <w:rPr>
                                  <w:b/>
                                  <w:bCs/>
                                  <w:sz w:val="16"/>
                                  <w:szCs w:val="18"/>
                                </w:rPr>
                                <w:t xml:space="preserve">=85    </w:t>
                              </w:r>
                              <w:r>
                                <w:rPr>
                                  <w:b/>
                                  <w:bCs/>
                                  <w:sz w:val="16"/>
                                  <w:szCs w:val="18"/>
                                </w:rPr>
                                <w:t xml:space="preserve">  </w:t>
                              </w:r>
                              <w:r w:rsidRPr="00C37B14">
                                <w:rPr>
                                  <w:b/>
                                  <w:bCs/>
                                  <w:sz w:val="16"/>
                                  <w:szCs w:val="18"/>
                                </w:rPr>
                                <w:t xml:space="preserve">     t</w:t>
                              </w:r>
                              <w:r w:rsidRPr="00C37B14">
                                <w:rPr>
                                  <w:b/>
                                  <w:bCs/>
                                  <w:sz w:val="16"/>
                                  <w:szCs w:val="18"/>
                                  <w:vertAlign w:val="subscript"/>
                                </w:rPr>
                                <w:t>9</w:t>
                              </w:r>
                              <w:r w:rsidRPr="00C37B14">
                                <w:rPr>
                                  <w:b/>
                                  <w:bCs/>
                                  <w:sz w:val="16"/>
                                  <w:szCs w:val="18"/>
                                </w:rPr>
                                <w:t xml:space="preserve">=120 </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5" name="Immagine 45"/>
                          <pic:cNvPicPr>
                            <a:picLocks noChangeAspect="1"/>
                          </pic:cNvPicPr>
                        </pic:nvPicPr>
                        <pic:blipFill rotWithShape="1">
                          <a:blip r:embed="rId18"/>
                          <a:srcRect t="5152" r="61176" b="59173"/>
                          <a:stretch/>
                        </pic:blipFill>
                        <pic:spPr bwMode="auto">
                          <a:xfrm>
                            <a:off x="0" y="184150"/>
                            <a:ext cx="560070" cy="1108710"/>
                          </a:xfrm>
                          <a:prstGeom prst="rect">
                            <a:avLst/>
                          </a:prstGeom>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50E4DC" id="Gruppo 47" o:spid="_x0000_s1035" style="position:absolute;left:0;text-align:left;margin-left:-.15pt;margin-top:10.35pt;width:430.55pt;height:168.7pt;z-index:251659264;mso-position-horizontal-relative:text;mso-position-vertical-relative:text" coordorigin=",-41" coordsize="51103,18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">
                <v:shape id="Immagine 25" o:spid="_x0000_s1036" type="#_x0000_t75" alt="Immagine che contiene freccia&#10;&#10;Descrizione generata automaticamente" style="position:absolute;left:19939;top:1460;width:4286;height:17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">
                  <v:imagedata r:id="rId47" o:title="Immagine che contiene freccia&#10;&#10;Descrizione generata automaticamente" chromakey="white"/>
                </v:shape>
                <v:shape id="Immagine 35" o:spid="_x0000_s1037" type="#_x0000_t75" style="position:absolute;left:46887;top:1397;width:4216;height:17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">
                  <v:imagedata r:id="rId48" o:title="" cropbottom="2621f" cropright="13736f" chromakey="white"/>
                </v:shape>
                <v:shape id="Immagine 36" o:spid="_x0000_s1038" type="#_x0000_t75" style="position:absolute;left:41997;top:1397;width:5525;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">
                  <v:imagedata r:id="rId49" o:title="" chromakey="white"/>
                </v:shape>
                <v:shape id="Immagine 37" o:spid="_x0000_s1039" type="#_x0000_t75" style="position:absolute;left:37044;top:1524;width:5906;height:17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">
                  <v:imagedata r:id="rId50" o:title="" cropbottom="2896f" chromakey="white"/>
                </v:shape>
                <v:shape id="Immagine 38" o:spid="_x0000_s1040" type="#_x0000_t75" style="position:absolute;left:32155;top:1333;width:5111;height:17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">
                  <v:imagedata r:id="rId51" o:title="" cropbottom="1797f" chromakey="white"/>
                </v:shape>
                <v:shape id="Immagine 39" o:spid="_x0000_s1041" type="#_x0000_t75" alt="Immagine che contiene freccia&#10;&#10;Descrizione generata automaticamente" style="position:absolute;left:24511;top:1460;width:5327;height:172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">
                  <v:imagedata r:id="rId52" o:title="Immagine che contiene freccia&#10;&#10;Descrizione generata automaticamente" cropbottom="2730f" chromakey="white"/>
                </v:shape>
                <v:shape id="Immagine 42" o:spid="_x0000_s1042" type="#_x0000_t75" alt="Immagine che contiene freccia&#10;&#10;Descrizione generata automaticamente" style="position:absolute;left:15303;top:1460;width:5537;height:17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">
                  <v:imagedata r:id="rId53" o:title="Immagine che contiene freccia&#10;&#10;Descrizione generata automaticamente" cropbottom="1999f" chromakey="white"/>
                </v:shape>
                <v:shape id="Immagine 43" o:spid="_x0000_s1043" type="#_x0000_t75" alt="Immagine che contiene freccia&#10;&#10;Descrizione generata automaticamente" style="position:absolute;left:10350;top:1905;width:5804;height:16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">
                  <v:imagedata r:id="rId54" o:title="Immagine che contiene freccia&#10;&#10;Descrizione generata automaticamente" croptop="1323f" cropbottom="3371f" chromakey="white"/>
                </v:shape>
                <v:shape id="Immagine 44" o:spid="_x0000_s1044" type="#_x0000_t75" alt="Immagine che contiene freccia&#10;&#10;Descrizione generata automaticamente" style="position:absolute;left:5588;top:1524;width:4502;height:16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">
                  <v:imagedata r:id="rId55" o:title="Immagine che contiene freccia&#10;&#10;Descrizione generata automaticamente" cropbottom="2216f" chromakey="white"/>
                </v:shape>
                <v:shape id="_x0000_s1045" type="#_x0000_t202" style="position:absolute;left:3039;top:-41;width:48058;height:1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1B3349C7" w14:textId="45359B8A" w:rsidR="00713082" w:rsidRPr="00C37B14" w:rsidRDefault="00713082" w:rsidP="008E3549">
                        <w:pPr>
                          <w:pStyle w:val="CETReferencetext"/>
                          <w:jc w:val="left"/>
                          <w:rPr>
                            <w:b/>
                            <w:bCs/>
                            <w:sz w:val="14"/>
                            <w:szCs w:val="16"/>
                          </w:rPr>
                        </w:pPr>
                        <w:r w:rsidRPr="00C37B14">
                          <w:rPr>
                            <w:sz w:val="14"/>
                            <w:szCs w:val="16"/>
                          </w:rPr>
                          <w:tab/>
                          <w:t xml:space="preserve"> </w:t>
                        </w:r>
                        <w:r w:rsidRPr="00C37B14">
                          <w:rPr>
                            <w:b/>
                            <w:bCs/>
                            <w:sz w:val="16"/>
                            <w:szCs w:val="18"/>
                          </w:rPr>
                          <w:t>t</w:t>
                        </w:r>
                        <w:r w:rsidRPr="00C37B14">
                          <w:rPr>
                            <w:b/>
                            <w:bCs/>
                            <w:sz w:val="16"/>
                            <w:szCs w:val="18"/>
                            <w:vertAlign w:val="subscript"/>
                          </w:rPr>
                          <w:t>1</w:t>
                        </w:r>
                        <w:r w:rsidRPr="00C37B14">
                          <w:rPr>
                            <w:b/>
                            <w:bCs/>
                            <w:sz w:val="16"/>
                            <w:szCs w:val="18"/>
                          </w:rPr>
                          <w:t>= 0.1        t</w:t>
                        </w:r>
                        <w:r w:rsidRPr="00C37B14">
                          <w:rPr>
                            <w:b/>
                            <w:bCs/>
                            <w:sz w:val="16"/>
                            <w:szCs w:val="18"/>
                            <w:vertAlign w:val="subscript"/>
                          </w:rPr>
                          <w:t>2</w:t>
                        </w:r>
                        <w:r w:rsidRPr="00C37B14">
                          <w:rPr>
                            <w:b/>
                            <w:bCs/>
                            <w:sz w:val="16"/>
                            <w:szCs w:val="18"/>
                          </w:rPr>
                          <w:t>=10          t</w:t>
                        </w:r>
                        <w:r w:rsidRPr="00C37B14">
                          <w:rPr>
                            <w:b/>
                            <w:bCs/>
                            <w:sz w:val="16"/>
                            <w:szCs w:val="18"/>
                            <w:vertAlign w:val="subscript"/>
                          </w:rPr>
                          <w:t>3</w:t>
                        </w:r>
                        <w:r w:rsidRPr="00C37B14">
                          <w:rPr>
                            <w:b/>
                            <w:bCs/>
                            <w:sz w:val="16"/>
                            <w:szCs w:val="18"/>
                          </w:rPr>
                          <w:t>=25           t</w:t>
                        </w:r>
                        <w:r w:rsidRPr="00C37B14">
                          <w:rPr>
                            <w:b/>
                            <w:bCs/>
                            <w:sz w:val="16"/>
                            <w:szCs w:val="18"/>
                            <w:vertAlign w:val="subscript"/>
                          </w:rPr>
                          <w:t>4</w:t>
                        </w:r>
                        <w:r w:rsidRPr="00C37B14">
                          <w:rPr>
                            <w:b/>
                            <w:bCs/>
                            <w:sz w:val="16"/>
                            <w:szCs w:val="18"/>
                          </w:rPr>
                          <w:t>=50           t</w:t>
                        </w:r>
                        <w:r w:rsidRPr="00C37B14">
                          <w:rPr>
                            <w:b/>
                            <w:bCs/>
                            <w:sz w:val="16"/>
                            <w:szCs w:val="18"/>
                            <w:vertAlign w:val="subscript"/>
                          </w:rPr>
                          <w:t>5</w:t>
                        </w:r>
                        <w:r w:rsidRPr="00C37B14">
                          <w:rPr>
                            <w:b/>
                            <w:bCs/>
                            <w:sz w:val="16"/>
                            <w:szCs w:val="18"/>
                          </w:rPr>
                          <w:t>=70               t</w:t>
                        </w:r>
                        <w:r w:rsidRPr="00C37B14">
                          <w:rPr>
                            <w:b/>
                            <w:bCs/>
                            <w:sz w:val="16"/>
                            <w:szCs w:val="18"/>
                            <w:vertAlign w:val="subscript"/>
                          </w:rPr>
                          <w:t>6</w:t>
                        </w:r>
                        <w:r w:rsidRPr="00C37B14">
                          <w:rPr>
                            <w:b/>
                            <w:bCs/>
                            <w:sz w:val="16"/>
                            <w:szCs w:val="18"/>
                          </w:rPr>
                          <w:t>=75            t</w:t>
                        </w:r>
                        <w:r w:rsidRPr="00C37B14">
                          <w:rPr>
                            <w:b/>
                            <w:bCs/>
                            <w:sz w:val="16"/>
                            <w:szCs w:val="18"/>
                            <w:vertAlign w:val="subscript"/>
                          </w:rPr>
                          <w:t>7</w:t>
                        </w:r>
                        <w:r w:rsidRPr="00C37B14">
                          <w:rPr>
                            <w:b/>
                            <w:bCs/>
                            <w:sz w:val="16"/>
                            <w:szCs w:val="18"/>
                          </w:rPr>
                          <w:t>=80         t</w:t>
                        </w:r>
                        <w:r w:rsidRPr="00C37B14">
                          <w:rPr>
                            <w:b/>
                            <w:bCs/>
                            <w:sz w:val="16"/>
                            <w:szCs w:val="18"/>
                            <w:vertAlign w:val="subscript"/>
                          </w:rPr>
                          <w:t>8</w:t>
                        </w:r>
                        <w:r w:rsidRPr="00C37B14">
                          <w:rPr>
                            <w:b/>
                            <w:bCs/>
                            <w:sz w:val="16"/>
                            <w:szCs w:val="18"/>
                          </w:rPr>
                          <w:t xml:space="preserve">=85    </w:t>
                        </w:r>
                        <w:r>
                          <w:rPr>
                            <w:b/>
                            <w:bCs/>
                            <w:sz w:val="16"/>
                            <w:szCs w:val="18"/>
                          </w:rPr>
                          <w:t xml:space="preserve">  </w:t>
                        </w:r>
                        <w:r w:rsidRPr="00C37B14">
                          <w:rPr>
                            <w:b/>
                            <w:bCs/>
                            <w:sz w:val="16"/>
                            <w:szCs w:val="18"/>
                          </w:rPr>
                          <w:t xml:space="preserve">     t</w:t>
                        </w:r>
                        <w:r w:rsidRPr="00C37B14">
                          <w:rPr>
                            <w:b/>
                            <w:bCs/>
                            <w:sz w:val="16"/>
                            <w:szCs w:val="18"/>
                            <w:vertAlign w:val="subscript"/>
                          </w:rPr>
                          <w:t>9</w:t>
                        </w:r>
                        <w:r w:rsidRPr="00C37B14">
                          <w:rPr>
                            <w:b/>
                            <w:bCs/>
                            <w:sz w:val="16"/>
                            <w:szCs w:val="18"/>
                          </w:rPr>
                          <w:t xml:space="preserve">=120 </w:t>
                        </w:r>
                      </w:p>
                    </w:txbxContent>
                  </v:textbox>
                </v:shape>
                <v:shape id="Immagine 45" o:spid="_x0000_s1046" type="#_x0000_t75" style="position:absolute;top:1841;width:5600;height:11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">
                  <v:imagedata r:id="rId56" o:title="" croptop="3376f" cropbottom="38780f" cropright="40092f"/>
                </v:shape>
                <w10:wrap type="topAndBottom"/>
              </v:group>
            </w:pict>
          </mc:Fallback>
        </mc:AlternateContent>
      </w:r>
    </w:p>
    <w:p w14:paraId="43170D7A" w14:textId="576AFC8A" w:rsidR="009B00B6" w:rsidRPr="00375F41" w:rsidRDefault="00C8222A" w:rsidP="009E3FCE">
      <w:pPr>
        <w:pStyle w:val="CETReferencetext"/>
        <w:ind w:left="709" w:hanging="709"/>
      </w:pPr>
      <w:r w:rsidRPr="00375F41">
        <w:rPr>
          <w:i/>
          <w:iCs/>
        </w:rPr>
        <w:t xml:space="preserve">Figure </w:t>
      </w:r>
      <w:r w:rsidR="009B00B6" w:rsidRPr="00375F41">
        <w:rPr>
          <w:i/>
          <w:iCs/>
        </w:rPr>
        <w:t>4</w:t>
      </w:r>
      <w:r w:rsidRPr="00375F41">
        <w:rPr>
          <w:i/>
          <w:iCs/>
        </w:rPr>
        <w:t>:</w:t>
      </w:r>
      <w:r w:rsidRPr="00375F41">
        <w:t xml:space="preserve"> Contours of </w:t>
      </w:r>
      <w:r w:rsidR="009B00B6" w:rsidRPr="00375F41">
        <w:t xml:space="preserve">velocity normalized </w:t>
      </w:r>
      <w:r w:rsidR="00217045" w:rsidRPr="00375F41">
        <w:t>by the</w:t>
      </w:r>
      <w:r w:rsidR="009B00B6" w:rsidRPr="00375F41">
        <w:t xml:space="preserve"> maximum </w:t>
      </w:r>
      <w:r w:rsidR="00217045" w:rsidRPr="00375F41">
        <w:t xml:space="preserve">inlet </w:t>
      </w:r>
      <w:r w:rsidR="009B00B6" w:rsidRPr="00375F41">
        <w:t xml:space="preserve">velocity </w:t>
      </w:r>
      <w:r w:rsidR="00217045" w:rsidRPr="00375F41">
        <w:t>o</w:t>
      </w:r>
      <w:r w:rsidR="009B00B6" w:rsidRPr="00375F41">
        <w:t>f scCO</w:t>
      </w:r>
      <w:r w:rsidR="009B00B6" w:rsidRPr="00375F41">
        <w:rPr>
          <w:vertAlign w:val="subscript"/>
        </w:rPr>
        <w:t>2</w:t>
      </w:r>
      <w:r w:rsidR="009B00B6" w:rsidRPr="00375F41">
        <w:t xml:space="preserve"> (</w:t>
      </w:r>
      <w:r w:rsidR="00217045" w:rsidRPr="00375F41">
        <w:t xml:space="preserve">0.103 </w:t>
      </w:r>
      <w:r w:rsidR="006A36DD" w:rsidRPr="00375F41">
        <w:t>m s</w:t>
      </w:r>
      <w:r w:rsidR="006A36DD" w:rsidRPr="00375F41">
        <w:rPr>
          <w:vertAlign w:val="superscript"/>
        </w:rPr>
        <w:t>-1</w:t>
      </w:r>
      <w:r w:rsidR="006A36DD" w:rsidRPr="00375F41">
        <w:t>)</w:t>
      </w:r>
      <w:r w:rsidR="00217045" w:rsidRPr="00375F41">
        <w:t>. A thin</w:t>
      </w:r>
      <w:r w:rsidR="00054855" w:rsidRPr="00375F41">
        <w:t xml:space="preserve"> b</w:t>
      </w:r>
      <w:r w:rsidR="00EE2521" w:rsidRPr="00375F41">
        <w:t xml:space="preserve">lack line represents the interface. </w:t>
      </w:r>
      <w:r w:rsidR="008E3549" w:rsidRPr="00375F41">
        <w:t>Time is expressed in seconds.</w:t>
      </w:r>
    </w:p>
    <w:p w14:paraId="4E5E0598" w14:textId="1F0757FC" w:rsidR="009908BF" w:rsidRPr="00375F41" w:rsidRDefault="00E278D1" w:rsidP="009908BF">
      <w:pPr>
        <w:pStyle w:val="CETBodytext"/>
      </w:pPr>
      <w:r w:rsidRPr="00E278D1">
        <w:rPr>
          <w:rFonts w:eastAsiaTheme="minorHAnsi"/>
        </w:rPr>
        <w:lastRenderedPageBreak/>
        <w:t>(inlet velocity 0.1033 m s</w:t>
      </w:r>
      <w:r w:rsidRPr="00E278D1">
        <w:rPr>
          <w:rFonts w:eastAsiaTheme="minorHAnsi"/>
          <w:vertAlign w:val="superscript"/>
        </w:rPr>
        <w:t>-1</w:t>
      </w:r>
      <w:r w:rsidRPr="00E278D1">
        <w:rPr>
          <w:rFonts w:eastAsiaTheme="minorHAnsi"/>
        </w:rPr>
        <w:t>). The lower (sampling) outlet was opened at t=26 s and closed at t=76 s to mimic the experimental history. Figure 3 shows the contours of liquid holdup obtained during the whole transient.</w:t>
      </w:r>
      <w:r>
        <w:rPr>
          <w:rFonts w:eastAsiaTheme="minorHAnsi"/>
        </w:rPr>
        <w:t xml:space="preserve"> </w:t>
      </w:r>
      <w:r w:rsidR="00C37B14" w:rsidRPr="00375F41">
        <w:rPr>
          <w:rFonts w:eastAsiaTheme="minorHAnsi"/>
        </w:rPr>
        <w:t>As it can be seen, in th</w:t>
      </w:r>
      <w:r w:rsidR="00713082" w:rsidRPr="00375F41">
        <w:rPr>
          <w:rFonts w:eastAsiaTheme="minorHAnsi"/>
        </w:rPr>
        <w:t>e first part of the</w:t>
      </w:r>
      <w:r w:rsidR="00C37B14" w:rsidRPr="00375F41">
        <w:rPr>
          <w:rFonts w:eastAsiaTheme="minorHAnsi"/>
        </w:rPr>
        <w:t xml:space="preserve"> </w:t>
      </w:r>
      <w:r w:rsidR="00456246" w:rsidRPr="00375F41">
        <w:rPr>
          <w:rFonts w:eastAsiaTheme="minorHAnsi"/>
        </w:rPr>
        <w:t>transient</w:t>
      </w:r>
      <w:r w:rsidR="00713082" w:rsidRPr="00375F41">
        <w:rPr>
          <w:rFonts w:eastAsiaTheme="minorHAnsi"/>
        </w:rPr>
        <w:t xml:space="preserve"> (instants t</w:t>
      </w:r>
      <w:r w:rsidR="00713082" w:rsidRPr="00375F41">
        <w:rPr>
          <w:rFonts w:eastAsiaTheme="minorHAnsi"/>
          <w:vertAlign w:val="subscript"/>
        </w:rPr>
        <w:t>1</w:t>
      </w:r>
      <w:r w:rsidR="00713082" w:rsidRPr="00375F41">
        <w:rPr>
          <w:rFonts w:eastAsiaTheme="minorHAnsi"/>
        </w:rPr>
        <w:t>-t</w:t>
      </w:r>
      <w:r w:rsidR="00713082" w:rsidRPr="00375F41">
        <w:rPr>
          <w:rFonts w:eastAsiaTheme="minorHAnsi"/>
          <w:vertAlign w:val="subscript"/>
        </w:rPr>
        <w:t>5</w:t>
      </w:r>
      <w:r w:rsidR="00713082" w:rsidRPr="00375F41">
        <w:rPr>
          <w:rFonts w:eastAsiaTheme="minorHAnsi"/>
        </w:rPr>
        <w:t>)</w:t>
      </w:r>
      <w:r w:rsidR="00C37B14" w:rsidRPr="00375F41">
        <w:rPr>
          <w:rFonts w:eastAsiaTheme="minorHAnsi"/>
        </w:rPr>
        <w:t>, t</w:t>
      </w:r>
      <w:r w:rsidR="00456246" w:rsidRPr="00375F41">
        <w:rPr>
          <w:rFonts w:eastAsiaTheme="minorHAnsi"/>
        </w:rPr>
        <w:t>he formation of the film starts</w:t>
      </w:r>
      <w:r w:rsidR="00C37B14" w:rsidRPr="00375F41">
        <w:rPr>
          <w:rFonts w:eastAsiaTheme="minorHAnsi"/>
        </w:rPr>
        <w:t xml:space="preserve"> at the beginning of the run and the film progressively and </w:t>
      </w:r>
      <w:r w:rsidR="00C37B14" w:rsidRPr="00375F41">
        <w:rPr>
          <w:lang w:val="en"/>
        </w:rPr>
        <w:t>regularly</w:t>
      </w:r>
      <w:r w:rsidR="00456246" w:rsidRPr="00375F41">
        <w:rPr>
          <w:rFonts w:eastAsiaTheme="minorHAnsi"/>
        </w:rPr>
        <w:t xml:space="preserve"> wets</w:t>
      </w:r>
      <w:r w:rsidR="00C37B14" w:rsidRPr="00375F41">
        <w:rPr>
          <w:rFonts w:eastAsiaTheme="minorHAnsi"/>
        </w:rPr>
        <w:t xml:space="preserve"> the full extent of the packing sheet. </w:t>
      </w:r>
      <w:r w:rsidR="009908BF" w:rsidRPr="00375F41">
        <w:t xml:space="preserve">In </w:t>
      </w:r>
      <w:r w:rsidR="00456246" w:rsidRPr="00375F41">
        <w:t xml:space="preserve">the second part of the </w:t>
      </w:r>
      <w:r w:rsidR="009908BF" w:rsidRPr="00375F41">
        <w:t>transient</w:t>
      </w:r>
      <w:r w:rsidR="00456246" w:rsidRPr="00375F41">
        <w:t xml:space="preserve"> (instants </w:t>
      </w:r>
      <w:r w:rsidR="008E3549" w:rsidRPr="00375F41">
        <w:t>t</w:t>
      </w:r>
      <w:r w:rsidR="008E3549" w:rsidRPr="00375F41">
        <w:rPr>
          <w:vertAlign w:val="subscript"/>
        </w:rPr>
        <w:t>6</w:t>
      </w:r>
      <w:r w:rsidR="009908BF" w:rsidRPr="00375F41">
        <w:t>-</w:t>
      </w:r>
      <w:r w:rsidR="008E3549" w:rsidRPr="00375F41">
        <w:t>t</w:t>
      </w:r>
      <w:r w:rsidR="008E3549" w:rsidRPr="00375F41">
        <w:rPr>
          <w:vertAlign w:val="subscript"/>
        </w:rPr>
        <w:t>9</w:t>
      </w:r>
      <w:r w:rsidR="00456246" w:rsidRPr="00375F41">
        <w:t>)</w:t>
      </w:r>
      <w:r w:rsidR="009908BF" w:rsidRPr="00375F41">
        <w:t xml:space="preserve"> the increase of scCO</w:t>
      </w:r>
      <w:r w:rsidR="009908BF" w:rsidRPr="00375F41">
        <w:rPr>
          <w:vertAlign w:val="subscript"/>
        </w:rPr>
        <w:t>2</w:t>
      </w:r>
      <w:r w:rsidR="009908BF" w:rsidRPr="00375F41">
        <w:t xml:space="preserve"> flow rate immediately leads to a thickening of the oil film, previously uniformly distributed, in some areas of the corrugation. </w:t>
      </w:r>
      <w:r w:rsidR="00456246" w:rsidRPr="00375F41">
        <w:t>Following the closure of the lower (sampling) outlet at t=76 s</w:t>
      </w:r>
      <w:r w:rsidR="009908BF" w:rsidRPr="00375F41">
        <w:t>, the continuity of the film and its normal outflow towards the section bottom are interrupted and the oily phase is entrained towards the upper outlet. This is clearly shown in Figure 4, which reports velocity contours normalized by the inlet-velocity of scCO</w:t>
      </w:r>
      <w:r w:rsidR="009908BF" w:rsidRPr="00375F41">
        <w:rPr>
          <w:vertAlign w:val="subscript"/>
        </w:rPr>
        <w:t>2</w:t>
      </w:r>
      <w:r w:rsidR="009908BF" w:rsidRPr="00375F41">
        <w:t xml:space="preserve"> at the highest flow rate.</w:t>
      </w:r>
    </w:p>
    <w:p w14:paraId="2E12FBA9" w14:textId="77777777" w:rsidR="00EE2521" w:rsidRPr="00375F41" w:rsidRDefault="00EE2521" w:rsidP="00EE2521">
      <w:pPr>
        <w:pStyle w:val="CETHeading1"/>
        <w:rPr>
          <w:lang w:val="en-GB"/>
        </w:rPr>
      </w:pPr>
      <w:r w:rsidRPr="00375F41">
        <w:rPr>
          <w:lang w:val="en-GB"/>
        </w:rPr>
        <w:t>Conclusions</w:t>
      </w:r>
    </w:p>
    <w:p w14:paraId="6F80C926" w14:textId="77777777" w:rsidR="00193B57" w:rsidRPr="00375F41" w:rsidRDefault="00193B57" w:rsidP="00193B57">
      <w:pPr>
        <w:pStyle w:val="CETHeading1"/>
        <w:numPr>
          <w:ilvl w:val="0"/>
          <w:numId w:val="0"/>
        </w:numPr>
        <w:jc w:val="both"/>
        <w:rPr>
          <w:b w:val="0"/>
          <w:sz w:val="18"/>
        </w:rPr>
      </w:pPr>
      <w:r w:rsidRPr="00375F41">
        <w:rPr>
          <w:b w:val="0"/>
          <w:sz w:val="18"/>
        </w:rPr>
        <w:t>Experimental results for SFE in a column filled with a Sulzer® EX packing were obtained at different scCO</w:t>
      </w:r>
      <w:r w:rsidRPr="00375F41">
        <w:rPr>
          <w:b w:val="0"/>
          <w:sz w:val="18"/>
          <w:vertAlign w:val="subscript"/>
        </w:rPr>
        <w:t>2</w:t>
      </w:r>
      <w:r w:rsidRPr="00375F41">
        <w:rPr>
          <w:b w:val="0"/>
          <w:sz w:val="18"/>
        </w:rPr>
        <w:t xml:space="preserve"> (solvent) mass flow rates. The best results to maximize the omega-3 extraction were acquired at an extraction pressure of 145 bar, a temperature of 60 °C and a scCO</w:t>
      </w:r>
      <w:r w:rsidRPr="00375F41">
        <w:rPr>
          <w:b w:val="0"/>
          <w:sz w:val="18"/>
          <w:vertAlign w:val="subscript"/>
        </w:rPr>
        <w:t>2</w:t>
      </w:r>
      <w:r w:rsidRPr="00375F41">
        <w:rPr>
          <w:b w:val="0"/>
          <w:sz w:val="18"/>
        </w:rPr>
        <w:t>/oil flow rate ratio of 100. CFD simulations of a simplified version of the experimental system were also carried out to investigate possible fluid-dynamics improvements of the system. Simulation results were in qualitative agreement with the observed behaviour of the system and could predict the transition to flooding conditions. The model can be used in the future to evaluate the optimal operating conditions under a different matrix, a more complex calculation domain and, in conjunction with a predictive model of mass transport, can be used to predict the SFE yield in terms of components with high added value.</w:t>
      </w:r>
    </w:p>
    <w:p w14:paraId="4F1327F8" w14:textId="3AB19883" w:rsidR="00600535" w:rsidRPr="00375F41" w:rsidRDefault="00600535" w:rsidP="007313A3">
      <w:pPr>
        <w:pStyle w:val="CETHeading1"/>
        <w:numPr>
          <w:ilvl w:val="0"/>
          <w:numId w:val="0"/>
        </w:numPr>
      </w:pPr>
      <w:r w:rsidRPr="00375F41">
        <w:t>References</w:t>
      </w:r>
    </w:p>
    <w:p w14:paraId="4D6590CF" w14:textId="5101FF24" w:rsidR="00A01D76" w:rsidRPr="00375F41" w:rsidRDefault="00C7410D" w:rsidP="00A01D76">
      <w:pPr>
        <w:widowControl w:val="0"/>
        <w:autoSpaceDE w:val="0"/>
        <w:autoSpaceDN w:val="0"/>
        <w:adjustRightInd w:val="0"/>
        <w:spacing w:line="240" w:lineRule="auto"/>
        <w:ind w:left="480" w:hanging="480"/>
        <w:rPr>
          <w:rFonts w:cs="Arial"/>
          <w:noProof/>
          <w:szCs w:val="24"/>
        </w:rPr>
      </w:pPr>
      <w:r w:rsidRPr="00375F41">
        <w:rPr>
          <w:b/>
          <w:szCs w:val="18"/>
          <w:lang w:val="en-US"/>
        </w:rPr>
        <w:fldChar w:fldCharType="begin" w:fldLock="1"/>
      </w:r>
      <w:r w:rsidRPr="00375F41">
        <w:rPr>
          <w:b/>
          <w:szCs w:val="18"/>
          <w:lang w:val="en-US"/>
        </w:rPr>
        <w:instrText xml:space="preserve">ADDIN Mendeley Bibliography CSL_BIBLIOGRAPHY </w:instrText>
      </w:r>
      <w:r w:rsidRPr="00375F41">
        <w:rPr>
          <w:b/>
          <w:szCs w:val="18"/>
          <w:lang w:val="en-US"/>
        </w:rPr>
        <w:fldChar w:fldCharType="separate"/>
      </w:r>
      <w:r w:rsidR="00A01D76" w:rsidRPr="00375F41">
        <w:rPr>
          <w:rFonts w:cs="Arial"/>
          <w:noProof/>
          <w:szCs w:val="24"/>
        </w:rPr>
        <w:t xml:space="preserve">Abou Elmaaty, T., Sayed-Ahmed, K., Elsisi, H., &amp; Magdi, M. (2022). Optimization of Extraction of Natural Antimicrobial Pigments Using Supercritical Fluids: A Review. </w:t>
      </w:r>
      <w:r w:rsidR="00A01D76" w:rsidRPr="00375F41">
        <w:rPr>
          <w:rFonts w:cs="Arial"/>
          <w:i/>
          <w:iCs/>
          <w:noProof/>
          <w:szCs w:val="24"/>
        </w:rPr>
        <w:t>Processes</w:t>
      </w:r>
      <w:r w:rsidR="00A01D76" w:rsidRPr="00375F41">
        <w:rPr>
          <w:rFonts w:cs="Arial"/>
          <w:noProof/>
          <w:szCs w:val="24"/>
        </w:rPr>
        <w:t xml:space="preserve">, </w:t>
      </w:r>
      <w:r w:rsidR="00A01D76" w:rsidRPr="00375F41">
        <w:rPr>
          <w:rFonts w:cs="Arial"/>
          <w:i/>
          <w:iCs/>
          <w:noProof/>
          <w:szCs w:val="24"/>
        </w:rPr>
        <w:t>10</w:t>
      </w:r>
      <w:r w:rsidR="00A01D76" w:rsidRPr="00375F41">
        <w:rPr>
          <w:rFonts w:cs="Arial"/>
          <w:noProof/>
          <w:szCs w:val="24"/>
        </w:rPr>
        <w:t xml:space="preserve">(10), 2111. </w:t>
      </w:r>
    </w:p>
    <w:p w14:paraId="4C71254C" w14:textId="77777777" w:rsidR="00A01D76" w:rsidRPr="00375F41" w:rsidRDefault="00A01D76" w:rsidP="00A01D76">
      <w:pPr>
        <w:widowControl w:val="0"/>
        <w:autoSpaceDE w:val="0"/>
        <w:autoSpaceDN w:val="0"/>
        <w:adjustRightInd w:val="0"/>
        <w:spacing w:line="240" w:lineRule="auto"/>
        <w:ind w:left="480" w:hanging="480"/>
        <w:rPr>
          <w:rFonts w:cs="Arial"/>
          <w:noProof/>
          <w:szCs w:val="24"/>
        </w:rPr>
      </w:pPr>
      <w:r w:rsidRPr="00375F41">
        <w:rPr>
          <w:rFonts w:cs="Arial"/>
          <w:noProof/>
          <w:szCs w:val="24"/>
        </w:rPr>
        <w:t xml:space="preserve">ANSYS Inc. (2013). ANSYS Fluent Theory Guide. </w:t>
      </w:r>
      <w:r w:rsidRPr="00375F41">
        <w:rPr>
          <w:rFonts w:cs="Arial"/>
          <w:i/>
          <w:iCs/>
          <w:noProof/>
          <w:szCs w:val="24"/>
        </w:rPr>
        <w:t>ANSYS Inc., USA</w:t>
      </w:r>
      <w:r w:rsidRPr="00375F41">
        <w:rPr>
          <w:rFonts w:cs="Arial"/>
          <w:noProof/>
          <w:szCs w:val="24"/>
        </w:rPr>
        <w:t xml:space="preserve">, </w:t>
      </w:r>
      <w:r w:rsidRPr="00375F41">
        <w:rPr>
          <w:rFonts w:cs="Arial"/>
          <w:i/>
          <w:iCs/>
          <w:noProof/>
          <w:szCs w:val="24"/>
        </w:rPr>
        <w:t>15317</w:t>
      </w:r>
      <w:r w:rsidRPr="00375F41">
        <w:rPr>
          <w:rFonts w:cs="Arial"/>
          <w:noProof/>
          <w:szCs w:val="24"/>
        </w:rPr>
        <w:t>(November), 814. http://www.afs.enea.it/project/neptunius/docs/fluent/html/th/main_pre.htm</w:t>
      </w:r>
    </w:p>
    <w:p w14:paraId="2BB0B51E" w14:textId="66F88CFF" w:rsidR="00A01D76" w:rsidRPr="00375F41" w:rsidRDefault="00A01D76" w:rsidP="00A01D76">
      <w:pPr>
        <w:widowControl w:val="0"/>
        <w:autoSpaceDE w:val="0"/>
        <w:autoSpaceDN w:val="0"/>
        <w:adjustRightInd w:val="0"/>
        <w:spacing w:line="240" w:lineRule="auto"/>
        <w:ind w:left="480" w:hanging="480"/>
        <w:rPr>
          <w:rFonts w:cs="Arial"/>
          <w:noProof/>
          <w:szCs w:val="24"/>
        </w:rPr>
      </w:pPr>
      <w:r w:rsidRPr="00375F41">
        <w:rPr>
          <w:rFonts w:cs="Arial"/>
          <w:noProof/>
          <w:szCs w:val="24"/>
          <w:lang w:val="it-IT"/>
        </w:rPr>
        <w:t xml:space="preserve">Bisotti, F., di Pretoro, A., Dell’Angelo, A., Previtali, D., Amaral, A. F., Andoglu, E. M., &amp; Manenti, F. (2019). </w:t>
      </w:r>
      <w:r w:rsidRPr="00375F41">
        <w:rPr>
          <w:rFonts w:cs="Arial"/>
          <w:noProof/>
          <w:szCs w:val="24"/>
        </w:rPr>
        <w:t xml:space="preserve">Smart implementation of bender equation of state. </w:t>
      </w:r>
      <w:r w:rsidRPr="00375F41">
        <w:rPr>
          <w:rFonts w:cs="Arial"/>
          <w:i/>
          <w:iCs/>
          <w:noProof/>
          <w:szCs w:val="24"/>
        </w:rPr>
        <w:t>Chemical Engineering Transactions</w:t>
      </w:r>
      <w:r w:rsidRPr="00375F41">
        <w:rPr>
          <w:rFonts w:cs="Arial"/>
          <w:noProof/>
          <w:szCs w:val="24"/>
        </w:rPr>
        <w:t xml:space="preserve">, </w:t>
      </w:r>
      <w:r w:rsidRPr="00375F41">
        <w:rPr>
          <w:rFonts w:cs="Arial"/>
          <w:i/>
          <w:iCs/>
          <w:noProof/>
          <w:szCs w:val="24"/>
        </w:rPr>
        <w:t>74</w:t>
      </w:r>
      <w:r w:rsidRPr="00375F41">
        <w:rPr>
          <w:rFonts w:cs="Arial"/>
          <w:noProof/>
          <w:szCs w:val="24"/>
        </w:rPr>
        <w:t>(June 2018)</w:t>
      </w:r>
      <w:r w:rsidR="006704C3" w:rsidRPr="00375F41">
        <w:rPr>
          <w:rFonts w:cs="Arial"/>
          <w:noProof/>
          <w:szCs w:val="24"/>
        </w:rPr>
        <w:t>.</w:t>
      </w:r>
    </w:p>
    <w:p w14:paraId="352117F1" w14:textId="14580D61" w:rsidR="00A01D76" w:rsidRPr="00375F41" w:rsidRDefault="00A01D76" w:rsidP="00A01D76">
      <w:pPr>
        <w:widowControl w:val="0"/>
        <w:autoSpaceDE w:val="0"/>
        <w:autoSpaceDN w:val="0"/>
        <w:adjustRightInd w:val="0"/>
        <w:spacing w:line="240" w:lineRule="auto"/>
        <w:ind w:left="480" w:hanging="480"/>
        <w:rPr>
          <w:rFonts w:cs="Arial"/>
          <w:noProof/>
          <w:szCs w:val="24"/>
        </w:rPr>
      </w:pPr>
      <w:r w:rsidRPr="00375F41">
        <w:rPr>
          <w:rFonts w:cs="Arial"/>
          <w:noProof/>
          <w:szCs w:val="24"/>
        </w:rPr>
        <w:t xml:space="preserve">Brackbill, J. U., Kothe, D. B., &amp; Zemach, C. (1992). A continuum method for modeling surface tension. </w:t>
      </w:r>
      <w:r w:rsidRPr="00375F41">
        <w:rPr>
          <w:rFonts w:cs="Arial"/>
          <w:i/>
          <w:iCs/>
          <w:noProof/>
          <w:szCs w:val="24"/>
        </w:rPr>
        <w:t>Journal of Computational Physics</w:t>
      </w:r>
      <w:r w:rsidRPr="00375F41">
        <w:rPr>
          <w:rFonts w:cs="Arial"/>
          <w:noProof/>
          <w:szCs w:val="24"/>
        </w:rPr>
        <w:t xml:space="preserve">, </w:t>
      </w:r>
      <w:r w:rsidRPr="00375F41">
        <w:rPr>
          <w:rFonts w:cs="Arial"/>
          <w:i/>
          <w:iCs/>
          <w:noProof/>
          <w:szCs w:val="24"/>
        </w:rPr>
        <w:t>100</w:t>
      </w:r>
      <w:r w:rsidRPr="00375F41">
        <w:rPr>
          <w:rFonts w:cs="Arial"/>
          <w:noProof/>
          <w:szCs w:val="24"/>
        </w:rPr>
        <w:t xml:space="preserve">(2), 335–354. </w:t>
      </w:r>
    </w:p>
    <w:p w14:paraId="51A03C6F" w14:textId="77777777" w:rsidR="00A01D76" w:rsidRPr="00375F41" w:rsidRDefault="00A01D76" w:rsidP="00A01D76">
      <w:pPr>
        <w:widowControl w:val="0"/>
        <w:autoSpaceDE w:val="0"/>
        <w:autoSpaceDN w:val="0"/>
        <w:adjustRightInd w:val="0"/>
        <w:spacing w:line="240" w:lineRule="auto"/>
        <w:ind w:left="480" w:hanging="480"/>
        <w:rPr>
          <w:rFonts w:cs="Arial"/>
          <w:noProof/>
          <w:szCs w:val="24"/>
        </w:rPr>
      </w:pPr>
      <w:r w:rsidRPr="00375F41">
        <w:rPr>
          <w:rFonts w:cs="Arial"/>
          <w:noProof/>
          <w:szCs w:val="24"/>
        </w:rPr>
        <w:t xml:space="preserve">Brunner, G. (2013). Gas Extraction. In </w:t>
      </w:r>
      <w:r w:rsidRPr="00375F41">
        <w:rPr>
          <w:rFonts w:cs="Arial"/>
          <w:i/>
          <w:iCs/>
          <w:noProof/>
          <w:szCs w:val="24"/>
        </w:rPr>
        <w:t>Journal of Chemical Information and Modeling</w:t>
      </w:r>
      <w:r w:rsidRPr="00375F41">
        <w:rPr>
          <w:rFonts w:cs="Arial"/>
          <w:noProof/>
          <w:szCs w:val="24"/>
        </w:rPr>
        <w:t xml:space="preserve"> (Vol. 53, Issue 9).</w:t>
      </w:r>
    </w:p>
    <w:p w14:paraId="3900EC9A" w14:textId="31803AE9" w:rsidR="00F35F22" w:rsidRPr="00F35F22" w:rsidRDefault="00F35F22" w:rsidP="00F35F22">
      <w:pPr>
        <w:widowControl w:val="0"/>
        <w:autoSpaceDE w:val="0"/>
        <w:autoSpaceDN w:val="0"/>
        <w:adjustRightInd w:val="0"/>
        <w:spacing w:line="240" w:lineRule="auto"/>
        <w:ind w:left="480" w:hanging="480"/>
        <w:rPr>
          <w:rFonts w:cs="Arial"/>
          <w:noProof/>
          <w:szCs w:val="24"/>
          <w:lang w:val="en-US"/>
        </w:rPr>
      </w:pPr>
      <w:r w:rsidRPr="00F35F22">
        <w:rPr>
          <w:rFonts w:cs="Arial"/>
          <w:noProof/>
          <w:szCs w:val="24"/>
          <w:lang w:val="it-IT"/>
        </w:rPr>
        <w:t xml:space="preserve">Busciglio, A., Grisafi, F., Scargiali F., Brucato A. (2010). </w:t>
      </w:r>
      <w:r w:rsidRPr="00F35F22">
        <w:rPr>
          <w:rFonts w:cs="Arial"/>
          <w:noProof/>
          <w:szCs w:val="24"/>
          <w:lang w:val="en-US"/>
        </w:rPr>
        <w:t>On the measurement of local gas hold-up and interfacial area in gas–liquid</w:t>
      </w:r>
      <w:r>
        <w:rPr>
          <w:rFonts w:cs="Arial"/>
          <w:noProof/>
          <w:szCs w:val="24"/>
          <w:lang w:val="en-US"/>
        </w:rPr>
        <w:t xml:space="preserve"> </w:t>
      </w:r>
      <w:r w:rsidRPr="00F35F22">
        <w:rPr>
          <w:rFonts w:cs="Arial"/>
          <w:noProof/>
          <w:szCs w:val="24"/>
          <w:lang w:val="en-US"/>
        </w:rPr>
        <w:t>contactors via light sheet and image analysis</w:t>
      </w:r>
      <w:r>
        <w:rPr>
          <w:rFonts w:cs="Arial"/>
          <w:noProof/>
          <w:szCs w:val="24"/>
          <w:lang w:val="en-US"/>
        </w:rPr>
        <w:t xml:space="preserve">. </w:t>
      </w:r>
      <w:r w:rsidRPr="00F35F22">
        <w:rPr>
          <w:rFonts w:cs="Arial"/>
          <w:i/>
          <w:noProof/>
          <w:szCs w:val="24"/>
          <w:lang w:val="en-US"/>
        </w:rPr>
        <w:t>Chemical Engineering Science</w:t>
      </w:r>
      <w:r>
        <w:rPr>
          <w:rFonts w:cs="Arial"/>
          <w:noProof/>
          <w:szCs w:val="24"/>
          <w:lang w:val="en-US"/>
        </w:rPr>
        <w:t>, 65</w:t>
      </w:r>
      <w:r w:rsidR="001677ED">
        <w:rPr>
          <w:rFonts w:cs="Arial"/>
          <w:noProof/>
          <w:szCs w:val="24"/>
          <w:lang w:val="en-US"/>
        </w:rPr>
        <w:t>(12)</w:t>
      </w:r>
      <w:r>
        <w:rPr>
          <w:rFonts w:cs="Arial"/>
          <w:noProof/>
          <w:szCs w:val="24"/>
          <w:lang w:val="en-US"/>
        </w:rPr>
        <w:t>,</w:t>
      </w:r>
      <w:r w:rsidRPr="00F35F22">
        <w:rPr>
          <w:rFonts w:cs="Arial"/>
          <w:noProof/>
          <w:szCs w:val="24"/>
          <w:lang w:val="en-US"/>
        </w:rPr>
        <w:t xml:space="preserve"> 3699–3708</w:t>
      </w:r>
      <w:r>
        <w:rPr>
          <w:rFonts w:cs="Arial"/>
          <w:noProof/>
          <w:szCs w:val="24"/>
          <w:lang w:val="en-US"/>
        </w:rPr>
        <w:t>.</w:t>
      </w:r>
    </w:p>
    <w:p w14:paraId="0B3B5DE5" w14:textId="49C7A640" w:rsidR="00A01D76" w:rsidRPr="00375F41" w:rsidRDefault="00A01D76" w:rsidP="00A01D76">
      <w:pPr>
        <w:widowControl w:val="0"/>
        <w:autoSpaceDE w:val="0"/>
        <w:autoSpaceDN w:val="0"/>
        <w:adjustRightInd w:val="0"/>
        <w:spacing w:line="240" w:lineRule="auto"/>
        <w:ind w:left="480" w:hanging="480"/>
        <w:rPr>
          <w:rFonts w:cs="Arial"/>
          <w:noProof/>
          <w:szCs w:val="24"/>
        </w:rPr>
      </w:pPr>
      <w:r w:rsidRPr="00E85EBC">
        <w:rPr>
          <w:rFonts w:cs="Arial"/>
          <w:noProof/>
          <w:szCs w:val="24"/>
          <w:lang w:val="it-IT"/>
        </w:rPr>
        <w:t xml:space="preserve">Caputo, G., Rubio, P., Scargiali, F., Marotta, G., &amp; Brucato, A. (2016). </w:t>
      </w:r>
      <w:r w:rsidRPr="00375F41">
        <w:rPr>
          <w:rFonts w:cs="Arial"/>
          <w:noProof/>
          <w:szCs w:val="24"/>
        </w:rPr>
        <w:t xml:space="preserve">Experimental and fluid dynamic study of continuous supercritical water gasification of glucose. </w:t>
      </w:r>
      <w:r w:rsidRPr="00375F41">
        <w:rPr>
          <w:rFonts w:cs="Arial"/>
          <w:i/>
          <w:iCs/>
          <w:noProof/>
          <w:szCs w:val="24"/>
        </w:rPr>
        <w:t>Journal of Supercritical Fluids</w:t>
      </w:r>
      <w:r w:rsidRPr="00375F41">
        <w:rPr>
          <w:rFonts w:cs="Arial"/>
          <w:noProof/>
          <w:szCs w:val="24"/>
        </w:rPr>
        <w:t xml:space="preserve">, </w:t>
      </w:r>
      <w:r w:rsidRPr="00375F41">
        <w:rPr>
          <w:rFonts w:cs="Arial"/>
          <w:i/>
          <w:iCs/>
          <w:noProof/>
          <w:szCs w:val="24"/>
        </w:rPr>
        <w:t>107</w:t>
      </w:r>
      <w:r w:rsidRPr="00375F41">
        <w:rPr>
          <w:rFonts w:cs="Arial"/>
          <w:noProof/>
          <w:szCs w:val="24"/>
        </w:rPr>
        <w:t xml:space="preserve">, 450–461. </w:t>
      </w:r>
    </w:p>
    <w:p w14:paraId="7F8DDF6C" w14:textId="5702F01F" w:rsidR="00A01D76" w:rsidRPr="00375F41" w:rsidRDefault="00A01D76" w:rsidP="00A01D76">
      <w:pPr>
        <w:widowControl w:val="0"/>
        <w:autoSpaceDE w:val="0"/>
        <w:autoSpaceDN w:val="0"/>
        <w:adjustRightInd w:val="0"/>
        <w:spacing w:line="240" w:lineRule="auto"/>
        <w:ind w:left="480" w:hanging="480"/>
        <w:rPr>
          <w:rFonts w:cs="Arial"/>
          <w:noProof/>
          <w:szCs w:val="24"/>
        </w:rPr>
      </w:pPr>
      <w:r w:rsidRPr="00375F41">
        <w:rPr>
          <w:rFonts w:cs="Arial"/>
          <w:noProof/>
          <w:szCs w:val="24"/>
        </w:rPr>
        <w:t xml:space="preserve">Djuricic, I., &amp; Calder, P. C. (2021). Beneficial outcomes of omega-6 and omega-3 polyunsaturated fatty acids on human health: An update for 2021. </w:t>
      </w:r>
      <w:r w:rsidRPr="00375F41">
        <w:rPr>
          <w:rFonts w:cs="Arial"/>
          <w:i/>
          <w:iCs/>
          <w:noProof/>
          <w:szCs w:val="24"/>
        </w:rPr>
        <w:t>Nutrients</w:t>
      </w:r>
      <w:r w:rsidRPr="00375F41">
        <w:rPr>
          <w:rFonts w:cs="Arial"/>
          <w:noProof/>
          <w:szCs w:val="24"/>
        </w:rPr>
        <w:t xml:space="preserve">, </w:t>
      </w:r>
      <w:r w:rsidRPr="00375F41">
        <w:rPr>
          <w:rFonts w:cs="Arial"/>
          <w:i/>
          <w:iCs/>
          <w:noProof/>
          <w:szCs w:val="24"/>
        </w:rPr>
        <w:t>13</w:t>
      </w:r>
      <w:r w:rsidRPr="00375F41">
        <w:rPr>
          <w:rFonts w:cs="Arial"/>
          <w:noProof/>
          <w:szCs w:val="24"/>
        </w:rPr>
        <w:t xml:space="preserve">(7). </w:t>
      </w:r>
    </w:p>
    <w:p w14:paraId="00C12C26" w14:textId="416E951B" w:rsidR="00A01D76" w:rsidRPr="00375F41" w:rsidRDefault="00A01D76" w:rsidP="00A01D76">
      <w:pPr>
        <w:widowControl w:val="0"/>
        <w:autoSpaceDE w:val="0"/>
        <w:autoSpaceDN w:val="0"/>
        <w:adjustRightInd w:val="0"/>
        <w:spacing w:line="240" w:lineRule="auto"/>
        <w:ind w:left="480" w:hanging="480"/>
        <w:rPr>
          <w:rFonts w:cs="Arial"/>
          <w:noProof/>
          <w:szCs w:val="24"/>
        </w:rPr>
      </w:pPr>
      <w:r w:rsidRPr="00375F41">
        <w:rPr>
          <w:rFonts w:cs="Arial"/>
          <w:noProof/>
          <w:szCs w:val="24"/>
        </w:rPr>
        <w:t xml:space="preserve">Fernandes, J., Lisboa, P. F., Simões, P. C., Mota, J. P. B., &amp; Saatdjian, E. (2009). Application of CFD in the study of supercritical fluid extraction with structured packing: Wet pressure drop calculations. </w:t>
      </w:r>
      <w:r w:rsidRPr="00375F41">
        <w:rPr>
          <w:rFonts w:cs="Arial"/>
          <w:i/>
          <w:iCs/>
          <w:noProof/>
          <w:szCs w:val="24"/>
        </w:rPr>
        <w:t>Journal of Supercritical Fluids</w:t>
      </w:r>
      <w:r w:rsidRPr="00375F41">
        <w:rPr>
          <w:rFonts w:cs="Arial"/>
          <w:noProof/>
          <w:szCs w:val="24"/>
        </w:rPr>
        <w:t xml:space="preserve">, </w:t>
      </w:r>
      <w:r w:rsidRPr="00375F41">
        <w:rPr>
          <w:rFonts w:cs="Arial"/>
          <w:i/>
          <w:iCs/>
          <w:noProof/>
          <w:szCs w:val="24"/>
        </w:rPr>
        <w:t>50</w:t>
      </w:r>
      <w:r w:rsidRPr="00375F41">
        <w:rPr>
          <w:rFonts w:cs="Arial"/>
          <w:noProof/>
          <w:szCs w:val="24"/>
        </w:rPr>
        <w:t>(1), 61–68.</w:t>
      </w:r>
    </w:p>
    <w:p w14:paraId="0DC74F4D" w14:textId="186D8ADE" w:rsidR="00A01D76" w:rsidRPr="00375F41" w:rsidRDefault="00A01D76" w:rsidP="00A01D76">
      <w:pPr>
        <w:widowControl w:val="0"/>
        <w:autoSpaceDE w:val="0"/>
        <w:autoSpaceDN w:val="0"/>
        <w:adjustRightInd w:val="0"/>
        <w:spacing w:line="240" w:lineRule="auto"/>
        <w:ind w:left="480" w:hanging="480"/>
        <w:rPr>
          <w:rFonts w:cs="Arial"/>
          <w:noProof/>
          <w:szCs w:val="24"/>
          <w:lang w:val="it-IT"/>
        </w:rPr>
      </w:pPr>
      <w:r w:rsidRPr="00375F41">
        <w:rPr>
          <w:rFonts w:cs="Arial"/>
          <w:noProof/>
          <w:szCs w:val="24"/>
        </w:rPr>
        <w:t xml:space="preserve">Ghazouani, J., Chouaieb, O., &amp; Bellagi, A. (2005). Evaluation of the parameters of the Bender equation of state for low acentric factor fluids and carbon dioxide. </w:t>
      </w:r>
      <w:r w:rsidRPr="00375F41">
        <w:rPr>
          <w:rFonts w:cs="Arial"/>
          <w:i/>
          <w:iCs/>
          <w:noProof/>
          <w:szCs w:val="24"/>
          <w:lang w:val="it-IT"/>
        </w:rPr>
        <w:t>Thermochimica Acta</w:t>
      </w:r>
      <w:r w:rsidRPr="00375F41">
        <w:rPr>
          <w:rFonts w:cs="Arial"/>
          <w:noProof/>
          <w:szCs w:val="24"/>
          <w:lang w:val="it-IT"/>
        </w:rPr>
        <w:t xml:space="preserve">, </w:t>
      </w:r>
      <w:r w:rsidRPr="00375F41">
        <w:rPr>
          <w:rFonts w:cs="Arial"/>
          <w:i/>
          <w:iCs/>
          <w:noProof/>
          <w:szCs w:val="24"/>
          <w:lang w:val="it-IT"/>
        </w:rPr>
        <w:t>432</w:t>
      </w:r>
      <w:r w:rsidRPr="00375F41">
        <w:rPr>
          <w:rFonts w:cs="Arial"/>
          <w:noProof/>
          <w:szCs w:val="24"/>
          <w:lang w:val="it-IT"/>
        </w:rPr>
        <w:t xml:space="preserve">(1), 10–19. </w:t>
      </w:r>
    </w:p>
    <w:p w14:paraId="3239F7DE" w14:textId="029CE9B6" w:rsidR="00A01D76" w:rsidRPr="00375F41" w:rsidRDefault="00A01D76" w:rsidP="00A01D76">
      <w:pPr>
        <w:widowControl w:val="0"/>
        <w:autoSpaceDE w:val="0"/>
        <w:autoSpaceDN w:val="0"/>
        <w:adjustRightInd w:val="0"/>
        <w:spacing w:line="240" w:lineRule="auto"/>
        <w:ind w:left="480" w:hanging="480"/>
        <w:rPr>
          <w:rFonts w:cs="Arial"/>
          <w:noProof/>
          <w:szCs w:val="24"/>
        </w:rPr>
      </w:pPr>
      <w:r w:rsidRPr="00375F41">
        <w:rPr>
          <w:rFonts w:cs="Arial"/>
          <w:noProof/>
          <w:szCs w:val="24"/>
          <w:lang w:val="it-IT"/>
        </w:rPr>
        <w:t xml:space="preserve">Heidaryan, E., Hatami, T., Rahimi, M., &amp; Moghadasi, J. (2011). </w:t>
      </w:r>
      <w:r w:rsidRPr="00375F41">
        <w:rPr>
          <w:rFonts w:cs="Arial"/>
          <w:noProof/>
          <w:szCs w:val="24"/>
        </w:rPr>
        <w:t xml:space="preserve">Viscosity of pure carbon dioxide at supercritical region : Measurement and correlation approach. </w:t>
      </w:r>
      <w:r w:rsidRPr="00375F41">
        <w:rPr>
          <w:rFonts w:cs="Arial"/>
          <w:i/>
          <w:iCs/>
          <w:noProof/>
          <w:szCs w:val="24"/>
        </w:rPr>
        <w:t>The Journal of Supercritical Fluids</w:t>
      </w:r>
      <w:r w:rsidRPr="00375F41">
        <w:rPr>
          <w:rFonts w:cs="Arial"/>
          <w:noProof/>
          <w:szCs w:val="24"/>
        </w:rPr>
        <w:t xml:space="preserve">, </w:t>
      </w:r>
      <w:r w:rsidRPr="00375F41">
        <w:rPr>
          <w:rFonts w:cs="Arial"/>
          <w:i/>
          <w:iCs/>
          <w:noProof/>
          <w:szCs w:val="24"/>
        </w:rPr>
        <w:t>56</w:t>
      </w:r>
      <w:r w:rsidRPr="00375F41">
        <w:rPr>
          <w:rFonts w:cs="Arial"/>
          <w:noProof/>
          <w:szCs w:val="24"/>
        </w:rPr>
        <w:t xml:space="preserve">(2), 144–151. </w:t>
      </w:r>
    </w:p>
    <w:p w14:paraId="74E6DC25" w14:textId="41B72C65" w:rsidR="00A01D76" w:rsidRPr="00375F41" w:rsidRDefault="00A01D76" w:rsidP="00A01D76">
      <w:pPr>
        <w:widowControl w:val="0"/>
        <w:autoSpaceDE w:val="0"/>
        <w:autoSpaceDN w:val="0"/>
        <w:adjustRightInd w:val="0"/>
        <w:spacing w:line="240" w:lineRule="auto"/>
        <w:ind w:left="480" w:hanging="480"/>
        <w:rPr>
          <w:rFonts w:cs="Arial"/>
          <w:noProof/>
          <w:szCs w:val="24"/>
        </w:rPr>
      </w:pPr>
      <w:r w:rsidRPr="00375F41">
        <w:rPr>
          <w:rFonts w:cs="Arial"/>
          <w:noProof/>
          <w:szCs w:val="24"/>
        </w:rPr>
        <w:t xml:space="preserve">Lima, S., Lokesh, J., Schulze, P. S. C., Wijffels, R. H., Kiron, V., Scargiali, F., Petters, S., Bernstein, H. C., &amp; Morales-Sánchez, D. (2022). Flashing lights affect the photophysiology and expression of carotenoid and lipid synthesis genes in Nannochloropsis gaditana. </w:t>
      </w:r>
      <w:r w:rsidRPr="00375F41">
        <w:rPr>
          <w:rFonts w:cs="Arial"/>
          <w:i/>
          <w:iCs/>
          <w:noProof/>
          <w:szCs w:val="24"/>
        </w:rPr>
        <w:t>Journal of Biotechnology</w:t>
      </w:r>
      <w:r w:rsidRPr="00375F41">
        <w:rPr>
          <w:rFonts w:cs="Arial"/>
          <w:noProof/>
          <w:szCs w:val="24"/>
        </w:rPr>
        <w:t xml:space="preserve">, </w:t>
      </w:r>
      <w:r w:rsidRPr="00375F41">
        <w:rPr>
          <w:rFonts w:cs="Arial"/>
          <w:i/>
          <w:iCs/>
          <w:noProof/>
          <w:szCs w:val="24"/>
        </w:rPr>
        <w:t>360</w:t>
      </w:r>
      <w:r w:rsidRPr="00375F41">
        <w:rPr>
          <w:rFonts w:cs="Arial"/>
          <w:noProof/>
          <w:szCs w:val="24"/>
        </w:rPr>
        <w:t xml:space="preserve">(August), 171–181. </w:t>
      </w:r>
    </w:p>
    <w:p w14:paraId="57986D7D" w14:textId="3C96840E" w:rsidR="00A01D76" w:rsidRPr="00375F41" w:rsidRDefault="00A01D76" w:rsidP="00A01D76">
      <w:pPr>
        <w:widowControl w:val="0"/>
        <w:autoSpaceDE w:val="0"/>
        <w:autoSpaceDN w:val="0"/>
        <w:adjustRightInd w:val="0"/>
        <w:spacing w:line="240" w:lineRule="auto"/>
        <w:ind w:left="480" w:hanging="480"/>
        <w:rPr>
          <w:rFonts w:cs="Arial"/>
          <w:noProof/>
          <w:szCs w:val="24"/>
        </w:rPr>
      </w:pPr>
      <w:r w:rsidRPr="00375F41">
        <w:rPr>
          <w:rFonts w:cs="Arial"/>
          <w:noProof/>
          <w:szCs w:val="24"/>
        </w:rPr>
        <w:t xml:space="preserve">Lima, S., Villanova, V., Grisafi, F., Brucato, A., &amp; Scargiali, F. (2020). Combined effect of nutrient and flashing light frequency for a biochemical composition shift in Nannochloropsis gaditana grown in a quasi-isoactinic reactor. </w:t>
      </w:r>
      <w:r w:rsidRPr="00375F41">
        <w:rPr>
          <w:rFonts w:cs="Arial"/>
          <w:i/>
          <w:iCs/>
          <w:noProof/>
          <w:szCs w:val="24"/>
        </w:rPr>
        <w:t>Canadian Journal of Chemical Engineering</w:t>
      </w:r>
      <w:r w:rsidRPr="00375F41">
        <w:rPr>
          <w:rFonts w:cs="Arial"/>
          <w:noProof/>
          <w:szCs w:val="24"/>
        </w:rPr>
        <w:t xml:space="preserve">, </w:t>
      </w:r>
      <w:r w:rsidRPr="00375F41">
        <w:rPr>
          <w:rFonts w:cs="Arial"/>
          <w:i/>
          <w:iCs/>
          <w:noProof/>
          <w:szCs w:val="24"/>
        </w:rPr>
        <w:t>98</w:t>
      </w:r>
      <w:r w:rsidRPr="00375F41">
        <w:rPr>
          <w:rFonts w:cs="Arial"/>
          <w:noProof/>
          <w:szCs w:val="24"/>
        </w:rPr>
        <w:t xml:space="preserve">(9), 1944–1954. </w:t>
      </w:r>
    </w:p>
    <w:p w14:paraId="0DAD482E" w14:textId="77777777" w:rsidR="00A01D76" w:rsidRPr="00375F41" w:rsidRDefault="00A01D76" w:rsidP="00A01D76">
      <w:pPr>
        <w:widowControl w:val="0"/>
        <w:autoSpaceDE w:val="0"/>
        <w:autoSpaceDN w:val="0"/>
        <w:adjustRightInd w:val="0"/>
        <w:spacing w:line="240" w:lineRule="auto"/>
        <w:ind w:left="480" w:hanging="480"/>
        <w:rPr>
          <w:rFonts w:cs="Arial"/>
          <w:noProof/>
          <w:szCs w:val="24"/>
        </w:rPr>
      </w:pPr>
      <w:r w:rsidRPr="00375F41">
        <w:rPr>
          <w:rFonts w:cs="Arial"/>
          <w:noProof/>
          <w:szCs w:val="24"/>
        </w:rPr>
        <w:t xml:space="preserve">Polaris. (2022). </w:t>
      </w:r>
      <w:r w:rsidRPr="00375F41">
        <w:rPr>
          <w:rFonts w:cs="Arial"/>
          <w:i/>
          <w:iCs/>
          <w:noProof/>
          <w:szCs w:val="24"/>
        </w:rPr>
        <w:t>Omega 3 Market Share, Size, Trends, Industry Analysis Report</w:t>
      </w:r>
      <w:r w:rsidRPr="00375F41">
        <w:rPr>
          <w:rFonts w:cs="Arial"/>
          <w:noProof/>
          <w:szCs w:val="24"/>
        </w:rPr>
        <w:t>. https://www.polarismarketresearch.com/industry-analysis/omega-3-market</w:t>
      </w:r>
    </w:p>
    <w:p w14:paraId="4BB6B22D" w14:textId="0985ABC4" w:rsidR="00A01D76" w:rsidRPr="00375F41" w:rsidRDefault="00A01D76" w:rsidP="00A01D76">
      <w:pPr>
        <w:widowControl w:val="0"/>
        <w:autoSpaceDE w:val="0"/>
        <w:autoSpaceDN w:val="0"/>
        <w:adjustRightInd w:val="0"/>
        <w:spacing w:line="240" w:lineRule="auto"/>
        <w:ind w:left="480" w:hanging="480"/>
        <w:rPr>
          <w:rFonts w:cs="Arial"/>
          <w:noProof/>
          <w:szCs w:val="24"/>
        </w:rPr>
      </w:pPr>
      <w:r w:rsidRPr="00375F41">
        <w:rPr>
          <w:rFonts w:cs="Arial"/>
          <w:noProof/>
          <w:szCs w:val="24"/>
        </w:rPr>
        <w:t xml:space="preserve">Riha, V., &amp; Brunner, G. (2000). Separation of fish oil ethyl esters with supercritical carbon dioxide. </w:t>
      </w:r>
      <w:r w:rsidRPr="00375F41">
        <w:rPr>
          <w:rFonts w:cs="Arial"/>
          <w:i/>
          <w:iCs/>
          <w:noProof/>
          <w:szCs w:val="24"/>
        </w:rPr>
        <w:t>The Journal of Supercritical Fluids</w:t>
      </w:r>
      <w:r w:rsidRPr="00375F41">
        <w:rPr>
          <w:rFonts w:cs="Arial"/>
          <w:noProof/>
          <w:szCs w:val="24"/>
        </w:rPr>
        <w:t xml:space="preserve">, </w:t>
      </w:r>
      <w:r w:rsidRPr="00375F41">
        <w:rPr>
          <w:rFonts w:cs="Arial"/>
          <w:i/>
          <w:iCs/>
          <w:noProof/>
          <w:szCs w:val="24"/>
        </w:rPr>
        <w:t>17</w:t>
      </w:r>
      <w:r w:rsidRPr="00375F41">
        <w:rPr>
          <w:rFonts w:cs="Arial"/>
          <w:noProof/>
          <w:szCs w:val="24"/>
        </w:rPr>
        <w:t xml:space="preserve">(1), 55–64. </w:t>
      </w:r>
    </w:p>
    <w:p w14:paraId="3ADE3B4B" w14:textId="12544CB7" w:rsidR="00A01D76" w:rsidRPr="00375F41" w:rsidRDefault="00A01D76" w:rsidP="00A01D76">
      <w:pPr>
        <w:widowControl w:val="0"/>
        <w:autoSpaceDE w:val="0"/>
        <w:autoSpaceDN w:val="0"/>
        <w:adjustRightInd w:val="0"/>
        <w:spacing w:line="240" w:lineRule="auto"/>
        <w:ind w:left="480" w:hanging="480"/>
        <w:rPr>
          <w:rFonts w:cs="Arial"/>
          <w:noProof/>
          <w:szCs w:val="24"/>
        </w:rPr>
      </w:pPr>
      <w:r w:rsidRPr="00375F41">
        <w:rPr>
          <w:rFonts w:cs="Arial"/>
          <w:noProof/>
          <w:szCs w:val="24"/>
        </w:rPr>
        <w:t xml:space="preserve">Seifried, B., &amp; Temelli, F. (2010). Interfacial tension of marine lipids in contact with high pressure carbon dioxide. </w:t>
      </w:r>
      <w:r w:rsidRPr="00375F41">
        <w:rPr>
          <w:rFonts w:cs="Arial"/>
          <w:i/>
          <w:iCs/>
          <w:noProof/>
          <w:szCs w:val="24"/>
        </w:rPr>
        <w:t>Journal of Supercritical Fluids</w:t>
      </w:r>
      <w:r w:rsidRPr="00375F41">
        <w:rPr>
          <w:rFonts w:cs="Arial"/>
          <w:noProof/>
          <w:szCs w:val="24"/>
        </w:rPr>
        <w:t xml:space="preserve">, </w:t>
      </w:r>
      <w:r w:rsidRPr="00375F41">
        <w:rPr>
          <w:rFonts w:cs="Arial"/>
          <w:i/>
          <w:iCs/>
          <w:noProof/>
          <w:szCs w:val="24"/>
        </w:rPr>
        <w:t>52</w:t>
      </w:r>
      <w:r w:rsidRPr="00375F41">
        <w:rPr>
          <w:rFonts w:cs="Arial"/>
          <w:noProof/>
          <w:szCs w:val="24"/>
        </w:rPr>
        <w:t xml:space="preserve">(2), 203–214. </w:t>
      </w:r>
    </w:p>
    <w:p w14:paraId="7A958901" w14:textId="02BD8647" w:rsidR="00A01D76" w:rsidRPr="00375F41" w:rsidRDefault="00A01D76" w:rsidP="00A01D76">
      <w:pPr>
        <w:widowControl w:val="0"/>
        <w:autoSpaceDE w:val="0"/>
        <w:autoSpaceDN w:val="0"/>
        <w:adjustRightInd w:val="0"/>
        <w:spacing w:line="240" w:lineRule="auto"/>
        <w:ind w:left="480" w:hanging="480"/>
        <w:rPr>
          <w:rFonts w:cs="Arial"/>
          <w:noProof/>
        </w:rPr>
      </w:pPr>
      <w:r w:rsidRPr="00375F41">
        <w:rPr>
          <w:rFonts w:cs="Arial"/>
          <w:noProof/>
          <w:szCs w:val="24"/>
        </w:rPr>
        <w:t xml:space="preserve">Wen, Y.-Q., Xue, C.-H., Zhang, H.-W., Xu, L.-L., Wang, X.-H., Bi, S.-J., Xue, Q.-Q., Xue, Y., Li, Z.-J., Velasco, J., &amp; Jiang, X.-M. (2023). Concomitant oxidation of fatty acids other than DHA and EPA plays a role in the characteristic off-odor of fish oil. </w:t>
      </w:r>
      <w:r w:rsidRPr="00375F41">
        <w:rPr>
          <w:rFonts w:cs="Arial"/>
          <w:i/>
          <w:iCs/>
          <w:noProof/>
          <w:szCs w:val="24"/>
        </w:rPr>
        <w:t>Food Chemistry</w:t>
      </w:r>
      <w:r w:rsidRPr="00375F41">
        <w:rPr>
          <w:rFonts w:cs="Arial"/>
          <w:noProof/>
          <w:szCs w:val="24"/>
        </w:rPr>
        <w:t xml:space="preserve">, </w:t>
      </w:r>
      <w:r w:rsidRPr="00375F41">
        <w:rPr>
          <w:rFonts w:cs="Arial"/>
          <w:i/>
          <w:iCs/>
          <w:noProof/>
          <w:szCs w:val="24"/>
        </w:rPr>
        <w:t>404</w:t>
      </w:r>
      <w:r w:rsidR="00F944CA">
        <w:rPr>
          <w:rFonts w:cs="Arial"/>
          <w:i/>
          <w:iCs/>
          <w:noProof/>
          <w:szCs w:val="24"/>
        </w:rPr>
        <w:t xml:space="preserve"> </w:t>
      </w:r>
      <w:r w:rsidRPr="00375F41">
        <w:rPr>
          <w:rFonts w:cs="Arial"/>
          <w:noProof/>
          <w:szCs w:val="24"/>
        </w:rPr>
        <w:t xml:space="preserve">(October 2022), 134724. </w:t>
      </w:r>
    </w:p>
    <w:p w14:paraId="3B7E18CA" w14:textId="37E70D95" w:rsidR="00BA2CE2" w:rsidRPr="007313A3" w:rsidRDefault="00C7410D" w:rsidP="00E85EBC">
      <w:pPr>
        <w:widowControl w:val="0"/>
        <w:autoSpaceDE w:val="0"/>
        <w:autoSpaceDN w:val="0"/>
        <w:adjustRightInd w:val="0"/>
        <w:spacing w:line="240" w:lineRule="auto"/>
        <w:rPr>
          <w:b/>
          <w:szCs w:val="18"/>
          <w:lang w:val="en-US"/>
        </w:rPr>
      </w:pPr>
      <w:r w:rsidRPr="00375F41">
        <w:rPr>
          <w:b/>
          <w:szCs w:val="18"/>
          <w:lang w:val="en-US"/>
        </w:rPr>
        <w:fldChar w:fldCharType="end"/>
      </w:r>
    </w:p>
    <w:sectPr w:rsidR="00BA2CE2" w:rsidRPr="007313A3" w:rsidSect="007134E5">
      <w:type w:val="continuous"/>
      <w:pgSz w:w="11906" w:h="16838" w:code="9"/>
      <w:pgMar w:top="1701" w:right="1418" w:bottom="1701" w:left="1701" w:header="1701" w:footer="0" w:gutter="0"/>
      <w:lnNumType w:countBy="1" w:restart="continuous"/>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0B0640" w14:textId="77777777" w:rsidR="007E7946" w:rsidRDefault="007E7946" w:rsidP="004F5E36">
      <w:r>
        <w:separator/>
      </w:r>
    </w:p>
  </w:endnote>
  <w:endnote w:type="continuationSeparator" w:id="0">
    <w:p w14:paraId="1D91D85C" w14:textId="77777777" w:rsidR="007E7946" w:rsidRDefault="007E794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OnemtmiguAAAA">
    <w:altName w:val="Yu Gothic"/>
    <w:panose1 w:val="00000000000000000000"/>
    <w:charset w:val="80"/>
    <w:family w:val="auto"/>
    <w:notTrueType/>
    <w:pitch w:val="default"/>
    <w:sig w:usb0="00000001" w:usb1="08070000" w:usb2="00000010" w:usb3="00000000" w:csb0="00020000" w:csb1="00000000"/>
  </w:font>
  <w:font w:name="AdvPTimesI">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8678A7" w14:textId="77777777" w:rsidR="007E7946" w:rsidRDefault="007E7946" w:rsidP="004F5E36">
      <w:r>
        <w:separator/>
      </w:r>
    </w:p>
  </w:footnote>
  <w:footnote w:type="continuationSeparator" w:id="0">
    <w:p w14:paraId="318E7913" w14:textId="77777777" w:rsidR="007E7946" w:rsidRDefault="007E7946"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45439B5"/>
    <w:multiLevelType w:val="hybridMultilevel"/>
    <w:tmpl w:val="D82CA520"/>
    <w:lvl w:ilvl="0" w:tplc="FC48022E">
      <w:start w:val="1"/>
      <w:numFmt w:val="bullet"/>
      <w:lvlText w:val="-"/>
      <w:lvlJc w:val="left"/>
      <w:pPr>
        <w:ind w:left="720" w:hanging="360"/>
      </w:pPr>
      <w:rPr>
        <w:rFonts w:ascii="Arial" w:eastAsia="Times New Roman" w:hAnsi="Arial" w:cs="Arial" w:hint="default"/>
        <w:i/>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191A256F"/>
    <w:multiLevelType w:val="hybridMultilevel"/>
    <w:tmpl w:val="AFFE3DC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1AA97591"/>
    <w:multiLevelType w:val="hybridMultilevel"/>
    <w:tmpl w:val="1062BAB6"/>
    <w:lvl w:ilvl="0" w:tplc="9CD8B36E">
      <w:start w:val="1"/>
      <w:numFmt w:val="bullet"/>
      <w:lvlText w:val="-"/>
      <w:lvlJc w:val="left"/>
      <w:pPr>
        <w:ind w:left="644" w:hanging="360"/>
      </w:pPr>
      <w:rPr>
        <w:rFonts w:ascii="Arial" w:eastAsia="Times New Roman" w:hAnsi="Arial" w:cs="Arial" w:hint="default"/>
        <w:color w:val="auto"/>
      </w:rPr>
    </w:lvl>
    <w:lvl w:ilvl="1" w:tplc="04100003" w:tentative="1">
      <w:start w:val="1"/>
      <w:numFmt w:val="bullet"/>
      <w:lvlText w:val="o"/>
      <w:lvlJc w:val="left"/>
      <w:pPr>
        <w:ind w:left="1364" w:hanging="360"/>
      </w:pPr>
      <w:rPr>
        <w:rFonts w:ascii="Courier New" w:hAnsi="Courier New" w:cs="Courier New" w:hint="default"/>
      </w:rPr>
    </w:lvl>
    <w:lvl w:ilvl="2" w:tplc="04100005" w:tentative="1">
      <w:start w:val="1"/>
      <w:numFmt w:val="bullet"/>
      <w:lvlText w:val=""/>
      <w:lvlJc w:val="left"/>
      <w:pPr>
        <w:ind w:left="2084" w:hanging="360"/>
      </w:pPr>
      <w:rPr>
        <w:rFonts w:ascii="Wingdings" w:hAnsi="Wingdings" w:hint="default"/>
      </w:rPr>
    </w:lvl>
    <w:lvl w:ilvl="3" w:tplc="04100001" w:tentative="1">
      <w:start w:val="1"/>
      <w:numFmt w:val="bullet"/>
      <w:lvlText w:val=""/>
      <w:lvlJc w:val="left"/>
      <w:pPr>
        <w:ind w:left="2804" w:hanging="360"/>
      </w:pPr>
      <w:rPr>
        <w:rFonts w:ascii="Symbol" w:hAnsi="Symbol" w:hint="default"/>
      </w:rPr>
    </w:lvl>
    <w:lvl w:ilvl="4" w:tplc="04100003" w:tentative="1">
      <w:start w:val="1"/>
      <w:numFmt w:val="bullet"/>
      <w:lvlText w:val="o"/>
      <w:lvlJc w:val="left"/>
      <w:pPr>
        <w:ind w:left="3524" w:hanging="360"/>
      </w:pPr>
      <w:rPr>
        <w:rFonts w:ascii="Courier New" w:hAnsi="Courier New" w:cs="Courier New" w:hint="default"/>
      </w:rPr>
    </w:lvl>
    <w:lvl w:ilvl="5" w:tplc="04100005" w:tentative="1">
      <w:start w:val="1"/>
      <w:numFmt w:val="bullet"/>
      <w:lvlText w:val=""/>
      <w:lvlJc w:val="left"/>
      <w:pPr>
        <w:ind w:left="4244" w:hanging="360"/>
      </w:pPr>
      <w:rPr>
        <w:rFonts w:ascii="Wingdings" w:hAnsi="Wingdings" w:hint="default"/>
      </w:rPr>
    </w:lvl>
    <w:lvl w:ilvl="6" w:tplc="04100001" w:tentative="1">
      <w:start w:val="1"/>
      <w:numFmt w:val="bullet"/>
      <w:lvlText w:val=""/>
      <w:lvlJc w:val="left"/>
      <w:pPr>
        <w:ind w:left="4964" w:hanging="360"/>
      </w:pPr>
      <w:rPr>
        <w:rFonts w:ascii="Symbol" w:hAnsi="Symbol" w:hint="default"/>
      </w:rPr>
    </w:lvl>
    <w:lvl w:ilvl="7" w:tplc="04100003" w:tentative="1">
      <w:start w:val="1"/>
      <w:numFmt w:val="bullet"/>
      <w:lvlText w:val="o"/>
      <w:lvlJc w:val="left"/>
      <w:pPr>
        <w:ind w:left="5684" w:hanging="360"/>
      </w:pPr>
      <w:rPr>
        <w:rFonts w:ascii="Courier New" w:hAnsi="Courier New" w:cs="Courier New" w:hint="default"/>
      </w:rPr>
    </w:lvl>
    <w:lvl w:ilvl="8" w:tplc="04100005" w:tentative="1">
      <w:start w:val="1"/>
      <w:numFmt w:val="bullet"/>
      <w:lvlText w:val=""/>
      <w:lvlJc w:val="left"/>
      <w:pPr>
        <w:ind w:left="6404" w:hanging="360"/>
      </w:pPr>
      <w:rPr>
        <w:rFonts w:ascii="Wingdings" w:hAnsi="Wingdings" w:hint="default"/>
      </w:rPr>
    </w:lvl>
  </w:abstractNum>
  <w:abstractNum w:abstractNumId="13" w15:restartNumberingAfterBreak="0">
    <w:nsid w:val="1F8E365A"/>
    <w:multiLevelType w:val="hybridMultilevel"/>
    <w:tmpl w:val="CC8498C6"/>
    <w:lvl w:ilvl="0" w:tplc="A2BCAF04">
      <w:start w:val="1"/>
      <w:numFmt w:val="bullet"/>
      <w:lvlText w:val="-"/>
      <w:lvlJc w:val="left"/>
      <w:pPr>
        <w:ind w:left="644" w:hanging="360"/>
      </w:pPr>
      <w:rPr>
        <w:rFonts w:ascii="Arial" w:eastAsia="Times New Roman" w:hAnsi="Arial" w:cs="Arial" w:hint="default"/>
      </w:rPr>
    </w:lvl>
    <w:lvl w:ilvl="1" w:tplc="04100003" w:tentative="1">
      <w:start w:val="1"/>
      <w:numFmt w:val="bullet"/>
      <w:lvlText w:val="o"/>
      <w:lvlJc w:val="left"/>
      <w:pPr>
        <w:ind w:left="1364" w:hanging="360"/>
      </w:pPr>
      <w:rPr>
        <w:rFonts w:ascii="Courier New" w:hAnsi="Courier New" w:cs="Courier New" w:hint="default"/>
      </w:rPr>
    </w:lvl>
    <w:lvl w:ilvl="2" w:tplc="04100005" w:tentative="1">
      <w:start w:val="1"/>
      <w:numFmt w:val="bullet"/>
      <w:lvlText w:val=""/>
      <w:lvlJc w:val="left"/>
      <w:pPr>
        <w:ind w:left="2084" w:hanging="360"/>
      </w:pPr>
      <w:rPr>
        <w:rFonts w:ascii="Wingdings" w:hAnsi="Wingdings" w:hint="default"/>
      </w:rPr>
    </w:lvl>
    <w:lvl w:ilvl="3" w:tplc="04100001" w:tentative="1">
      <w:start w:val="1"/>
      <w:numFmt w:val="bullet"/>
      <w:lvlText w:val=""/>
      <w:lvlJc w:val="left"/>
      <w:pPr>
        <w:ind w:left="2804" w:hanging="360"/>
      </w:pPr>
      <w:rPr>
        <w:rFonts w:ascii="Symbol" w:hAnsi="Symbol" w:hint="default"/>
      </w:rPr>
    </w:lvl>
    <w:lvl w:ilvl="4" w:tplc="04100003" w:tentative="1">
      <w:start w:val="1"/>
      <w:numFmt w:val="bullet"/>
      <w:lvlText w:val="o"/>
      <w:lvlJc w:val="left"/>
      <w:pPr>
        <w:ind w:left="3524" w:hanging="360"/>
      </w:pPr>
      <w:rPr>
        <w:rFonts w:ascii="Courier New" w:hAnsi="Courier New" w:cs="Courier New" w:hint="default"/>
      </w:rPr>
    </w:lvl>
    <w:lvl w:ilvl="5" w:tplc="04100005" w:tentative="1">
      <w:start w:val="1"/>
      <w:numFmt w:val="bullet"/>
      <w:lvlText w:val=""/>
      <w:lvlJc w:val="left"/>
      <w:pPr>
        <w:ind w:left="4244" w:hanging="360"/>
      </w:pPr>
      <w:rPr>
        <w:rFonts w:ascii="Wingdings" w:hAnsi="Wingdings" w:hint="default"/>
      </w:rPr>
    </w:lvl>
    <w:lvl w:ilvl="6" w:tplc="04100001" w:tentative="1">
      <w:start w:val="1"/>
      <w:numFmt w:val="bullet"/>
      <w:lvlText w:val=""/>
      <w:lvlJc w:val="left"/>
      <w:pPr>
        <w:ind w:left="4964" w:hanging="360"/>
      </w:pPr>
      <w:rPr>
        <w:rFonts w:ascii="Symbol" w:hAnsi="Symbol" w:hint="default"/>
      </w:rPr>
    </w:lvl>
    <w:lvl w:ilvl="7" w:tplc="04100003" w:tentative="1">
      <w:start w:val="1"/>
      <w:numFmt w:val="bullet"/>
      <w:lvlText w:val="o"/>
      <w:lvlJc w:val="left"/>
      <w:pPr>
        <w:ind w:left="5684" w:hanging="360"/>
      </w:pPr>
      <w:rPr>
        <w:rFonts w:ascii="Courier New" w:hAnsi="Courier New" w:cs="Courier New" w:hint="default"/>
      </w:rPr>
    </w:lvl>
    <w:lvl w:ilvl="8" w:tplc="04100005" w:tentative="1">
      <w:start w:val="1"/>
      <w:numFmt w:val="bullet"/>
      <w:lvlText w:val=""/>
      <w:lvlJc w:val="left"/>
      <w:pPr>
        <w:ind w:left="6404" w:hanging="360"/>
      </w:pPr>
      <w:rPr>
        <w:rFonts w:ascii="Wingdings" w:hAnsi="Wingdings" w:hint="default"/>
      </w:rPr>
    </w:lvl>
  </w:abstractNum>
  <w:abstractNum w:abstractNumId="14" w15:restartNumberingAfterBreak="0">
    <w:nsid w:val="2438217E"/>
    <w:multiLevelType w:val="multilevel"/>
    <w:tmpl w:val="02AE2AE8"/>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6238" w:firstLine="0"/>
      </w:pPr>
      <w:rPr>
        <w:rFonts w:hint="default"/>
      </w:rPr>
    </w:lvl>
    <w:lvl w:ilvl="2">
      <w:start w:val="1"/>
      <w:numFmt w:val="decimal"/>
      <w:pStyle w:val="CETheadingx"/>
      <w:suff w:val="space"/>
      <w:lvlText w:val="%2.%3"/>
      <w:lvlJc w:val="left"/>
      <w:pPr>
        <w:ind w:left="0" w:firstLine="0"/>
      </w:pPr>
      <w:rPr>
        <w:rFonts w:hint="default"/>
        <w:lang w:val="it-I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36621C3C"/>
    <w:multiLevelType w:val="hybridMultilevel"/>
    <w:tmpl w:val="612C2E82"/>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490C1526"/>
    <w:multiLevelType w:val="multilevel"/>
    <w:tmpl w:val="1A4AD0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60433BF0"/>
    <w:multiLevelType w:val="hybridMultilevel"/>
    <w:tmpl w:val="6E40EAC8"/>
    <w:lvl w:ilvl="0" w:tplc="5106E442">
      <w:start w:val="1"/>
      <w:numFmt w:val="bullet"/>
      <w:lvlText w:val="-"/>
      <w:lvlJc w:val="left"/>
      <w:pPr>
        <w:ind w:left="615" w:hanging="360"/>
      </w:pPr>
      <w:rPr>
        <w:rFonts w:ascii="Arial" w:eastAsia="Times New Roman" w:hAnsi="Arial" w:cs="Arial" w:hint="default"/>
        <w:color w:val="auto"/>
      </w:rPr>
    </w:lvl>
    <w:lvl w:ilvl="1" w:tplc="04100003" w:tentative="1">
      <w:start w:val="1"/>
      <w:numFmt w:val="bullet"/>
      <w:lvlText w:val="o"/>
      <w:lvlJc w:val="left"/>
      <w:pPr>
        <w:ind w:left="1335" w:hanging="360"/>
      </w:pPr>
      <w:rPr>
        <w:rFonts w:ascii="Courier New" w:hAnsi="Courier New" w:cs="Courier New" w:hint="default"/>
      </w:rPr>
    </w:lvl>
    <w:lvl w:ilvl="2" w:tplc="04100005" w:tentative="1">
      <w:start w:val="1"/>
      <w:numFmt w:val="bullet"/>
      <w:lvlText w:val=""/>
      <w:lvlJc w:val="left"/>
      <w:pPr>
        <w:ind w:left="2055" w:hanging="360"/>
      </w:pPr>
      <w:rPr>
        <w:rFonts w:ascii="Wingdings" w:hAnsi="Wingdings" w:hint="default"/>
      </w:rPr>
    </w:lvl>
    <w:lvl w:ilvl="3" w:tplc="04100001" w:tentative="1">
      <w:start w:val="1"/>
      <w:numFmt w:val="bullet"/>
      <w:lvlText w:val=""/>
      <w:lvlJc w:val="left"/>
      <w:pPr>
        <w:ind w:left="2775" w:hanging="360"/>
      </w:pPr>
      <w:rPr>
        <w:rFonts w:ascii="Symbol" w:hAnsi="Symbol" w:hint="default"/>
      </w:rPr>
    </w:lvl>
    <w:lvl w:ilvl="4" w:tplc="04100003" w:tentative="1">
      <w:start w:val="1"/>
      <w:numFmt w:val="bullet"/>
      <w:lvlText w:val="o"/>
      <w:lvlJc w:val="left"/>
      <w:pPr>
        <w:ind w:left="3495" w:hanging="360"/>
      </w:pPr>
      <w:rPr>
        <w:rFonts w:ascii="Courier New" w:hAnsi="Courier New" w:cs="Courier New" w:hint="default"/>
      </w:rPr>
    </w:lvl>
    <w:lvl w:ilvl="5" w:tplc="04100005" w:tentative="1">
      <w:start w:val="1"/>
      <w:numFmt w:val="bullet"/>
      <w:lvlText w:val=""/>
      <w:lvlJc w:val="left"/>
      <w:pPr>
        <w:ind w:left="4215" w:hanging="360"/>
      </w:pPr>
      <w:rPr>
        <w:rFonts w:ascii="Wingdings" w:hAnsi="Wingdings" w:hint="default"/>
      </w:rPr>
    </w:lvl>
    <w:lvl w:ilvl="6" w:tplc="04100001" w:tentative="1">
      <w:start w:val="1"/>
      <w:numFmt w:val="bullet"/>
      <w:lvlText w:val=""/>
      <w:lvlJc w:val="left"/>
      <w:pPr>
        <w:ind w:left="4935" w:hanging="360"/>
      </w:pPr>
      <w:rPr>
        <w:rFonts w:ascii="Symbol" w:hAnsi="Symbol" w:hint="default"/>
      </w:rPr>
    </w:lvl>
    <w:lvl w:ilvl="7" w:tplc="04100003" w:tentative="1">
      <w:start w:val="1"/>
      <w:numFmt w:val="bullet"/>
      <w:lvlText w:val="o"/>
      <w:lvlJc w:val="left"/>
      <w:pPr>
        <w:ind w:left="5655" w:hanging="360"/>
      </w:pPr>
      <w:rPr>
        <w:rFonts w:ascii="Courier New" w:hAnsi="Courier New" w:cs="Courier New" w:hint="default"/>
      </w:rPr>
    </w:lvl>
    <w:lvl w:ilvl="8" w:tplc="04100005" w:tentative="1">
      <w:start w:val="1"/>
      <w:numFmt w:val="bullet"/>
      <w:lvlText w:val=""/>
      <w:lvlJc w:val="left"/>
      <w:pPr>
        <w:ind w:left="6375" w:hanging="360"/>
      </w:pPr>
      <w:rPr>
        <w:rFonts w:ascii="Wingdings" w:hAnsi="Wingdings" w:hint="default"/>
      </w:rPr>
    </w:lvl>
  </w:abstractNum>
  <w:abstractNum w:abstractNumId="26" w15:restartNumberingAfterBreak="0">
    <w:nsid w:val="63A16A2A"/>
    <w:multiLevelType w:val="hybridMultilevel"/>
    <w:tmpl w:val="3918B52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64BA7263"/>
    <w:multiLevelType w:val="hybridMultilevel"/>
    <w:tmpl w:val="4E209FC8"/>
    <w:lvl w:ilvl="0" w:tplc="09CA00DC">
      <w:start w:val="1"/>
      <w:numFmt w:val="lowerLetter"/>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4"/>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3"/>
  </w:num>
  <w:num w:numId="13">
    <w:abstractNumId w:val="16"/>
  </w:num>
  <w:num w:numId="14">
    <w:abstractNumId w:val="24"/>
  </w:num>
  <w:num w:numId="15">
    <w:abstractNumId w:val="29"/>
  </w:num>
  <w:num w:numId="16">
    <w:abstractNumId w:val="28"/>
  </w:num>
  <w:num w:numId="17">
    <w:abstractNumId w:val="15"/>
  </w:num>
  <w:num w:numId="18">
    <w:abstractNumId w:val="16"/>
    <w:lvlOverride w:ilvl="0">
      <w:startOverride w:val="1"/>
    </w:lvlOverride>
  </w:num>
  <w:num w:numId="19">
    <w:abstractNumId w:val="22"/>
  </w:num>
  <w:num w:numId="20">
    <w:abstractNumId w:val="21"/>
  </w:num>
  <w:num w:numId="21">
    <w:abstractNumId w:val="19"/>
  </w:num>
  <w:num w:numId="22">
    <w:abstractNumId w:val="18"/>
  </w:num>
  <w:num w:numId="23">
    <w:abstractNumId w:val="20"/>
  </w:num>
  <w:num w:numId="24">
    <w:abstractNumId w:val="11"/>
  </w:num>
  <w:num w:numId="25">
    <w:abstractNumId w:val="26"/>
  </w:num>
  <w:num w:numId="26">
    <w:abstractNumId w:val="27"/>
  </w:num>
  <w:num w:numId="27">
    <w:abstractNumId w:val="17"/>
  </w:num>
  <w:num w:numId="28">
    <w:abstractNumId w:val="12"/>
  </w:num>
  <w:num w:numId="29">
    <w:abstractNumId w:val="25"/>
  </w:num>
  <w:num w:numId="30">
    <w:abstractNumId w:val="13"/>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0D8"/>
    <w:rsid w:val="000027C0"/>
    <w:rsid w:val="000052FB"/>
    <w:rsid w:val="00005F06"/>
    <w:rsid w:val="000117CB"/>
    <w:rsid w:val="00014313"/>
    <w:rsid w:val="0003148D"/>
    <w:rsid w:val="00031EEC"/>
    <w:rsid w:val="00033EB9"/>
    <w:rsid w:val="00051566"/>
    <w:rsid w:val="00053C7C"/>
    <w:rsid w:val="00054855"/>
    <w:rsid w:val="000562A9"/>
    <w:rsid w:val="00062A9A"/>
    <w:rsid w:val="00065058"/>
    <w:rsid w:val="00075DDD"/>
    <w:rsid w:val="00077B28"/>
    <w:rsid w:val="00086C39"/>
    <w:rsid w:val="000931C0"/>
    <w:rsid w:val="000A03B2"/>
    <w:rsid w:val="000B123A"/>
    <w:rsid w:val="000B25AF"/>
    <w:rsid w:val="000C4BDF"/>
    <w:rsid w:val="000D0268"/>
    <w:rsid w:val="000D2FE4"/>
    <w:rsid w:val="000D34BE"/>
    <w:rsid w:val="000E102F"/>
    <w:rsid w:val="000E36F1"/>
    <w:rsid w:val="000E3A73"/>
    <w:rsid w:val="000E414A"/>
    <w:rsid w:val="000E755D"/>
    <w:rsid w:val="000F093C"/>
    <w:rsid w:val="000F1DBE"/>
    <w:rsid w:val="000F43A9"/>
    <w:rsid w:val="000F787B"/>
    <w:rsid w:val="00102169"/>
    <w:rsid w:val="00103901"/>
    <w:rsid w:val="0011514D"/>
    <w:rsid w:val="0011785E"/>
    <w:rsid w:val="0012091F"/>
    <w:rsid w:val="0012487D"/>
    <w:rsid w:val="00126BC2"/>
    <w:rsid w:val="001304A4"/>
    <w:rsid w:val="001308B6"/>
    <w:rsid w:val="0013121F"/>
    <w:rsid w:val="00131FE6"/>
    <w:rsid w:val="0013263F"/>
    <w:rsid w:val="001331DF"/>
    <w:rsid w:val="00134DE4"/>
    <w:rsid w:val="0014034D"/>
    <w:rsid w:val="00144D16"/>
    <w:rsid w:val="00146130"/>
    <w:rsid w:val="00150E59"/>
    <w:rsid w:val="00150EBB"/>
    <w:rsid w:val="00151A9E"/>
    <w:rsid w:val="001520CC"/>
    <w:rsid w:val="00152DE3"/>
    <w:rsid w:val="00154EAC"/>
    <w:rsid w:val="00164CF9"/>
    <w:rsid w:val="001667A6"/>
    <w:rsid w:val="001677ED"/>
    <w:rsid w:val="00182A9A"/>
    <w:rsid w:val="00184AD6"/>
    <w:rsid w:val="00193B57"/>
    <w:rsid w:val="001A3BC9"/>
    <w:rsid w:val="001A4AF7"/>
    <w:rsid w:val="001A4C19"/>
    <w:rsid w:val="001B0349"/>
    <w:rsid w:val="001B1E93"/>
    <w:rsid w:val="001B65C1"/>
    <w:rsid w:val="001C684B"/>
    <w:rsid w:val="001C7E15"/>
    <w:rsid w:val="001C7EE0"/>
    <w:rsid w:val="001D0CFB"/>
    <w:rsid w:val="001D21AF"/>
    <w:rsid w:val="001D3462"/>
    <w:rsid w:val="001D53FC"/>
    <w:rsid w:val="001D6A14"/>
    <w:rsid w:val="001D7788"/>
    <w:rsid w:val="001F42A5"/>
    <w:rsid w:val="001F75E2"/>
    <w:rsid w:val="001F7B9D"/>
    <w:rsid w:val="00201C37"/>
    <w:rsid w:val="00201C93"/>
    <w:rsid w:val="00204C50"/>
    <w:rsid w:val="00210EB4"/>
    <w:rsid w:val="00211703"/>
    <w:rsid w:val="00217045"/>
    <w:rsid w:val="00217623"/>
    <w:rsid w:val="002224B4"/>
    <w:rsid w:val="0022496C"/>
    <w:rsid w:val="002279F9"/>
    <w:rsid w:val="002311EE"/>
    <w:rsid w:val="002447EF"/>
    <w:rsid w:val="00251550"/>
    <w:rsid w:val="00256468"/>
    <w:rsid w:val="00263B05"/>
    <w:rsid w:val="0026521E"/>
    <w:rsid w:val="00267914"/>
    <w:rsid w:val="0027221A"/>
    <w:rsid w:val="00275B61"/>
    <w:rsid w:val="0028068A"/>
    <w:rsid w:val="00280FAF"/>
    <w:rsid w:val="00281F00"/>
    <w:rsid w:val="00282656"/>
    <w:rsid w:val="00287BFB"/>
    <w:rsid w:val="00290615"/>
    <w:rsid w:val="00296B83"/>
    <w:rsid w:val="002A2DF1"/>
    <w:rsid w:val="002A565C"/>
    <w:rsid w:val="002A69D7"/>
    <w:rsid w:val="002B4015"/>
    <w:rsid w:val="002B78CE"/>
    <w:rsid w:val="002C2FB6"/>
    <w:rsid w:val="002D4996"/>
    <w:rsid w:val="002E3B5F"/>
    <w:rsid w:val="002E4106"/>
    <w:rsid w:val="002E5FA7"/>
    <w:rsid w:val="002E6CDF"/>
    <w:rsid w:val="002E71C3"/>
    <w:rsid w:val="002F1FA1"/>
    <w:rsid w:val="002F3309"/>
    <w:rsid w:val="002F5C9A"/>
    <w:rsid w:val="00300517"/>
    <w:rsid w:val="003008CE"/>
    <w:rsid w:val="003009B7"/>
    <w:rsid w:val="00300E56"/>
    <w:rsid w:val="0030152C"/>
    <w:rsid w:val="00303A3B"/>
    <w:rsid w:val="0030469C"/>
    <w:rsid w:val="00307D8C"/>
    <w:rsid w:val="00317EFF"/>
    <w:rsid w:val="00321CA6"/>
    <w:rsid w:val="00323763"/>
    <w:rsid w:val="00323C5F"/>
    <w:rsid w:val="00325B5A"/>
    <w:rsid w:val="00334C09"/>
    <w:rsid w:val="00336C46"/>
    <w:rsid w:val="0035019B"/>
    <w:rsid w:val="00351D4D"/>
    <w:rsid w:val="00356D41"/>
    <w:rsid w:val="003723D4"/>
    <w:rsid w:val="00375F41"/>
    <w:rsid w:val="00381905"/>
    <w:rsid w:val="00384CC8"/>
    <w:rsid w:val="003871FD"/>
    <w:rsid w:val="00392AE3"/>
    <w:rsid w:val="003A1E30"/>
    <w:rsid w:val="003A2829"/>
    <w:rsid w:val="003A7D1C"/>
    <w:rsid w:val="003B25DD"/>
    <w:rsid w:val="003B29EA"/>
    <w:rsid w:val="003B304B"/>
    <w:rsid w:val="003B3146"/>
    <w:rsid w:val="003D2BA4"/>
    <w:rsid w:val="003E0A9D"/>
    <w:rsid w:val="003E73E9"/>
    <w:rsid w:val="003F015E"/>
    <w:rsid w:val="003F2965"/>
    <w:rsid w:val="003F797D"/>
    <w:rsid w:val="00400414"/>
    <w:rsid w:val="00403C0F"/>
    <w:rsid w:val="004042C8"/>
    <w:rsid w:val="00411ABC"/>
    <w:rsid w:val="0041446B"/>
    <w:rsid w:val="00430720"/>
    <w:rsid w:val="00430B2B"/>
    <w:rsid w:val="0044071E"/>
    <w:rsid w:val="00442846"/>
    <w:rsid w:val="0044329C"/>
    <w:rsid w:val="00446075"/>
    <w:rsid w:val="004514B8"/>
    <w:rsid w:val="00453E24"/>
    <w:rsid w:val="00456246"/>
    <w:rsid w:val="00457290"/>
    <w:rsid w:val="00457456"/>
    <w:rsid w:val="004577FE"/>
    <w:rsid w:val="00457B9C"/>
    <w:rsid w:val="00457D3F"/>
    <w:rsid w:val="00460C28"/>
    <w:rsid w:val="00461243"/>
    <w:rsid w:val="0046164A"/>
    <w:rsid w:val="004628D2"/>
    <w:rsid w:val="00462DCD"/>
    <w:rsid w:val="004631CD"/>
    <w:rsid w:val="004648AD"/>
    <w:rsid w:val="00466521"/>
    <w:rsid w:val="004703A9"/>
    <w:rsid w:val="0047357D"/>
    <w:rsid w:val="004760DE"/>
    <w:rsid w:val="004763D7"/>
    <w:rsid w:val="00483926"/>
    <w:rsid w:val="004A004E"/>
    <w:rsid w:val="004A23DF"/>
    <w:rsid w:val="004A24CF"/>
    <w:rsid w:val="004A79CA"/>
    <w:rsid w:val="004B1887"/>
    <w:rsid w:val="004C3D1D"/>
    <w:rsid w:val="004C3D84"/>
    <w:rsid w:val="004C7913"/>
    <w:rsid w:val="004E4DD6"/>
    <w:rsid w:val="004F5C20"/>
    <w:rsid w:val="004F5E36"/>
    <w:rsid w:val="00506F63"/>
    <w:rsid w:val="00507884"/>
    <w:rsid w:val="00507B47"/>
    <w:rsid w:val="00507BEF"/>
    <w:rsid w:val="00507CC9"/>
    <w:rsid w:val="005119A5"/>
    <w:rsid w:val="00523475"/>
    <w:rsid w:val="005278B7"/>
    <w:rsid w:val="00532016"/>
    <w:rsid w:val="0053459E"/>
    <w:rsid w:val="005346C8"/>
    <w:rsid w:val="00537BB8"/>
    <w:rsid w:val="00537F9C"/>
    <w:rsid w:val="0054186E"/>
    <w:rsid w:val="00543E7D"/>
    <w:rsid w:val="00545745"/>
    <w:rsid w:val="00547085"/>
    <w:rsid w:val="00547A68"/>
    <w:rsid w:val="00552C82"/>
    <w:rsid w:val="005531C9"/>
    <w:rsid w:val="00555F81"/>
    <w:rsid w:val="00570C43"/>
    <w:rsid w:val="005B2110"/>
    <w:rsid w:val="005B2E56"/>
    <w:rsid w:val="005B61E6"/>
    <w:rsid w:val="005C0A7C"/>
    <w:rsid w:val="005C593E"/>
    <w:rsid w:val="005C6295"/>
    <w:rsid w:val="005C77E1"/>
    <w:rsid w:val="005D668A"/>
    <w:rsid w:val="005D6A2F"/>
    <w:rsid w:val="005E1A82"/>
    <w:rsid w:val="005E2221"/>
    <w:rsid w:val="005E66AC"/>
    <w:rsid w:val="005E794C"/>
    <w:rsid w:val="005F0A28"/>
    <w:rsid w:val="005F0E5E"/>
    <w:rsid w:val="005F1005"/>
    <w:rsid w:val="00600535"/>
    <w:rsid w:val="00600D6E"/>
    <w:rsid w:val="00601D4A"/>
    <w:rsid w:val="00604A62"/>
    <w:rsid w:val="00610CD6"/>
    <w:rsid w:val="00617B75"/>
    <w:rsid w:val="00620DEE"/>
    <w:rsid w:val="00621F92"/>
    <w:rsid w:val="0062280A"/>
    <w:rsid w:val="00623E89"/>
    <w:rsid w:val="00625639"/>
    <w:rsid w:val="00627691"/>
    <w:rsid w:val="006304DA"/>
    <w:rsid w:val="00631B33"/>
    <w:rsid w:val="00632127"/>
    <w:rsid w:val="0064184D"/>
    <w:rsid w:val="006422CC"/>
    <w:rsid w:val="006423F4"/>
    <w:rsid w:val="0064356A"/>
    <w:rsid w:val="006442B1"/>
    <w:rsid w:val="00645720"/>
    <w:rsid w:val="006543FF"/>
    <w:rsid w:val="00660E3E"/>
    <w:rsid w:val="00662E74"/>
    <w:rsid w:val="0066789B"/>
    <w:rsid w:val="006704C3"/>
    <w:rsid w:val="00680C23"/>
    <w:rsid w:val="00683E6A"/>
    <w:rsid w:val="00693383"/>
    <w:rsid w:val="00693766"/>
    <w:rsid w:val="00696BB3"/>
    <w:rsid w:val="006A3281"/>
    <w:rsid w:val="006A36DD"/>
    <w:rsid w:val="006B4888"/>
    <w:rsid w:val="006B4DA5"/>
    <w:rsid w:val="006C2E45"/>
    <w:rsid w:val="006C359C"/>
    <w:rsid w:val="006C5579"/>
    <w:rsid w:val="006C7A82"/>
    <w:rsid w:val="006D6E8B"/>
    <w:rsid w:val="006E1237"/>
    <w:rsid w:val="006E737D"/>
    <w:rsid w:val="00713082"/>
    <w:rsid w:val="007134E5"/>
    <w:rsid w:val="00713973"/>
    <w:rsid w:val="00720A24"/>
    <w:rsid w:val="007313A3"/>
    <w:rsid w:val="00732386"/>
    <w:rsid w:val="0073514D"/>
    <w:rsid w:val="007447F3"/>
    <w:rsid w:val="00745465"/>
    <w:rsid w:val="00750DB7"/>
    <w:rsid w:val="0075499F"/>
    <w:rsid w:val="00755A2C"/>
    <w:rsid w:val="007661C8"/>
    <w:rsid w:val="0077098D"/>
    <w:rsid w:val="00772E85"/>
    <w:rsid w:val="007834EB"/>
    <w:rsid w:val="00783694"/>
    <w:rsid w:val="00792A91"/>
    <w:rsid w:val="007931FA"/>
    <w:rsid w:val="007946DD"/>
    <w:rsid w:val="007A12E3"/>
    <w:rsid w:val="007A4861"/>
    <w:rsid w:val="007A7BBA"/>
    <w:rsid w:val="007B0C50"/>
    <w:rsid w:val="007B48F9"/>
    <w:rsid w:val="007C1930"/>
    <w:rsid w:val="007C1A43"/>
    <w:rsid w:val="007D0951"/>
    <w:rsid w:val="007D4C9F"/>
    <w:rsid w:val="007E0D0A"/>
    <w:rsid w:val="007E6C4F"/>
    <w:rsid w:val="007E7946"/>
    <w:rsid w:val="007F5FCE"/>
    <w:rsid w:val="0080013E"/>
    <w:rsid w:val="008074DD"/>
    <w:rsid w:val="00813288"/>
    <w:rsid w:val="00815C2E"/>
    <w:rsid w:val="008168FC"/>
    <w:rsid w:val="00825C72"/>
    <w:rsid w:val="00830996"/>
    <w:rsid w:val="008328EB"/>
    <w:rsid w:val="008345F1"/>
    <w:rsid w:val="00841D6D"/>
    <w:rsid w:val="00843302"/>
    <w:rsid w:val="00853109"/>
    <w:rsid w:val="00856A58"/>
    <w:rsid w:val="00865B07"/>
    <w:rsid w:val="008667EA"/>
    <w:rsid w:val="00870B12"/>
    <w:rsid w:val="0087637F"/>
    <w:rsid w:val="00892010"/>
    <w:rsid w:val="00892AD5"/>
    <w:rsid w:val="008970B2"/>
    <w:rsid w:val="008A1512"/>
    <w:rsid w:val="008B1AFB"/>
    <w:rsid w:val="008B6E37"/>
    <w:rsid w:val="008C229C"/>
    <w:rsid w:val="008C3B80"/>
    <w:rsid w:val="008D32B9"/>
    <w:rsid w:val="008D433B"/>
    <w:rsid w:val="008D4A16"/>
    <w:rsid w:val="008D7690"/>
    <w:rsid w:val="008E3549"/>
    <w:rsid w:val="008E566E"/>
    <w:rsid w:val="0090161A"/>
    <w:rsid w:val="00901EB6"/>
    <w:rsid w:val="0090265A"/>
    <w:rsid w:val="00904443"/>
    <w:rsid w:val="00904C62"/>
    <w:rsid w:val="009061B0"/>
    <w:rsid w:val="00906E5E"/>
    <w:rsid w:val="00913909"/>
    <w:rsid w:val="009174FE"/>
    <w:rsid w:val="00920293"/>
    <w:rsid w:val="00922BA8"/>
    <w:rsid w:val="009247F3"/>
    <w:rsid w:val="00924DAC"/>
    <w:rsid w:val="00927058"/>
    <w:rsid w:val="009338D9"/>
    <w:rsid w:val="00937B2C"/>
    <w:rsid w:val="00942750"/>
    <w:rsid w:val="00943253"/>
    <w:rsid w:val="009450CE"/>
    <w:rsid w:val="009459BB"/>
    <w:rsid w:val="00947179"/>
    <w:rsid w:val="00947861"/>
    <w:rsid w:val="0095164B"/>
    <w:rsid w:val="00954090"/>
    <w:rsid w:val="009573E7"/>
    <w:rsid w:val="00963E05"/>
    <w:rsid w:val="00964A45"/>
    <w:rsid w:val="00967843"/>
    <w:rsid w:val="00967D54"/>
    <w:rsid w:val="00971028"/>
    <w:rsid w:val="00971CE3"/>
    <w:rsid w:val="00974B85"/>
    <w:rsid w:val="009759F3"/>
    <w:rsid w:val="009908BF"/>
    <w:rsid w:val="00993B84"/>
    <w:rsid w:val="00994B52"/>
    <w:rsid w:val="00996483"/>
    <w:rsid w:val="00996F5A"/>
    <w:rsid w:val="00997E08"/>
    <w:rsid w:val="009B00B6"/>
    <w:rsid w:val="009B041A"/>
    <w:rsid w:val="009C37C3"/>
    <w:rsid w:val="009C5F0F"/>
    <w:rsid w:val="009C7973"/>
    <w:rsid w:val="009C7C86"/>
    <w:rsid w:val="009D2FF7"/>
    <w:rsid w:val="009D7EAA"/>
    <w:rsid w:val="009E00FE"/>
    <w:rsid w:val="009E1470"/>
    <w:rsid w:val="009E3EBB"/>
    <w:rsid w:val="009E3FCE"/>
    <w:rsid w:val="009E7884"/>
    <w:rsid w:val="009E788A"/>
    <w:rsid w:val="009F0E08"/>
    <w:rsid w:val="009F1339"/>
    <w:rsid w:val="00A00882"/>
    <w:rsid w:val="00A01D76"/>
    <w:rsid w:val="00A02BA5"/>
    <w:rsid w:val="00A0780C"/>
    <w:rsid w:val="00A1763D"/>
    <w:rsid w:val="00A17CEC"/>
    <w:rsid w:val="00A21363"/>
    <w:rsid w:val="00A27EF0"/>
    <w:rsid w:val="00A35A4E"/>
    <w:rsid w:val="00A37BEC"/>
    <w:rsid w:val="00A42361"/>
    <w:rsid w:val="00A50B20"/>
    <w:rsid w:val="00A51390"/>
    <w:rsid w:val="00A52FC9"/>
    <w:rsid w:val="00A60D13"/>
    <w:rsid w:val="00A64D5F"/>
    <w:rsid w:val="00A708A1"/>
    <w:rsid w:val="00A7223D"/>
    <w:rsid w:val="00A72745"/>
    <w:rsid w:val="00A76EFC"/>
    <w:rsid w:val="00A84894"/>
    <w:rsid w:val="00A85EF6"/>
    <w:rsid w:val="00A87D50"/>
    <w:rsid w:val="00A91010"/>
    <w:rsid w:val="00A97819"/>
    <w:rsid w:val="00A97F29"/>
    <w:rsid w:val="00AA0984"/>
    <w:rsid w:val="00AA4D90"/>
    <w:rsid w:val="00AA702E"/>
    <w:rsid w:val="00AA7D26"/>
    <w:rsid w:val="00AB0964"/>
    <w:rsid w:val="00AB3565"/>
    <w:rsid w:val="00AB5011"/>
    <w:rsid w:val="00AB6318"/>
    <w:rsid w:val="00AC382A"/>
    <w:rsid w:val="00AC7368"/>
    <w:rsid w:val="00AD16B9"/>
    <w:rsid w:val="00AE377D"/>
    <w:rsid w:val="00AE7A46"/>
    <w:rsid w:val="00AF0EBA"/>
    <w:rsid w:val="00B02C8A"/>
    <w:rsid w:val="00B139FA"/>
    <w:rsid w:val="00B17FBD"/>
    <w:rsid w:val="00B20CE1"/>
    <w:rsid w:val="00B24894"/>
    <w:rsid w:val="00B315A6"/>
    <w:rsid w:val="00B31813"/>
    <w:rsid w:val="00B33365"/>
    <w:rsid w:val="00B4148C"/>
    <w:rsid w:val="00B57B36"/>
    <w:rsid w:val="00B57E6F"/>
    <w:rsid w:val="00B603D5"/>
    <w:rsid w:val="00B6084E"/>
    <w:rsid w:val="00B652D7"/>
    <w:rsid w:val="00B74FF2"/>
    <w:rsid w:val="00B80DE8"/>
    <w:rsid w:val="00B8686D"/>
    <w:rsid w:val="00B93F69"/>
    <w:rsid w:val="00BA1492"/>
    <w:rsid w:val="00BA17C6"/>
    <w:rsid w:val="00BA2CE2"/>
    <w:rsid w:val="00BB1DDC"/>
    <w:rsid w:val="00BB28F8"/>
    <w:rsid w:val="00BC30C9"/>
    <w:rsid w:val="00BC5A33"/>
    <w:rsid w:val="00BD077D"/>
    <w:rsid w:val="00BD0C7A"/>
    <w:rsid w:val="00BD1277"/>
    <w:rsid w:val="00BE31F9"/>
    <w:rsid w:val="00BE35C7"/>
    <w:rsid w:val="00BE3E58"/>
    <w:rsid w:val="00BE60CF"/>
    <w:rsid w:val="00C01616"/>
    <w:rsid w:val="00C0162B"/>
    <w:rsid w:val="00C01DB8"/>
    <w:rsid w:val="00C068ED"/>
    <w:rsid w:val="00C13AB8"/>
    <w:rsid w:val="00C153A0"/>
    <w:rsid w:val="00C20E62"/>
    <w:rsid w:val="00C22E0C"/>
    <w:rsid w:val="00C32B03"/>
    <w:rsid w:val="00C345B1"/>
    <w:rsid w:val="00C37B14"/>
    <w:rsid w:val="00C40142"/>
    <w:rsid w:val="00C42B73"/>
    <w:rsid w:val="00C449E3"/>
    <w:rsid w:val="00C506C2"/>
    <w:rsid w:val="00C52C3C"/>
    <w:rsid w:val="00C57182"/>
    <w:rsid w:val="00C57863"/>
    <w:rsid w:val="00C640AF"/>
    <w:rsid w:val="00C65464"/>
    <w:rsid w:val="00C655FD"/>
    <w:rsid w:val="00C67FBA"/>
    <w:rsid w:val="00C7019F"/>
    <w:rsid w:val="00C734E0"/>
    <w:rsid w:val="00C7384B"/>
    <w:rsid w:val="00C7410D"/>
    <w:rsid w:val="00C74D51"/>
    <w:rsid w:val="00C75407"/>
    <w:rsid w:val="00C7762A"/>
    <w:rsid w:val="00C8222A"/>
    <w:rsid w:val="00C837C2"/>
    <w:rsid w:val="00C870A8"/>
    <w:rsid w:val="00C934EE"/>
    <w:rsid w:val="00C94434"/>
    <w:rsid w:val="00C96D18"/>
    <w:rsid w:val="00CA0D75"/>
    <w:rsid w:val="00CA1C95"/>
    <w:rsid w:val="00CA4FBD"/>
    <w:rsid w:val="00CA5A9C"/>
    <w:rsid w:val="00CA6C72"/>
    <w:rsid w:val="00CA6DFA"/>
    <w:rsid w:val="00CB4C87"/>
    <w:rsid w:val="00CC0F4D"/>
    <w:rsid w:val="00CC4C20"/>
    <w:rsid w:val="00CD3517"/>
    <w:rsid w:val="00CD5FE2"/>
    <w:rsid w:val="00CD678E"/>
    <w:rsid w:val="00CD67E7"/>
    <w:rsid w:val="00CD68DD"/>
    <w:rsid w:val="00CE0CBC"/>
    <w:rsid w:val="00CE1FE4"/>
    <w:rsid w:val="00CE4515"/>
    <w:rsid w:val="00CE7C68"/>
    <w:rsid w:val="00D02B4C"/>
    <w:rsid w:val="00D03EB6"/>
    <w:rsid w:val="00D040C4"/>
    <w:rsid w:val="00D15AB5"/>
    <w:rsid w:val="00D20AD1"/>
    <w:rsid w:val="00D22565"/>
    <w:rsid w:val="00D416EF"/>
    <w:rsid w:val="00D46B7E"/>
    <w:rsid w:val="00D51A40"/>
    <w:rsid w:val="00D57C84"/>
    <w:rsid w:val="00D6057D"/>
    <w:rsid w:val="00D622A2"/>
    <w:rsid w:val="00D64D8E"/>
    <w:rsid w:val="00D71640"/>
    <w:rsid w:val="00D739FD"/>
    <w:rsid w:val="00D836C5"/>
    <w:rsid w:val="00D84576"/>
    <w:rsid w:val="00DA0815"/>
    <w:rsid w:val="00DA1399"/>
    <w:rsid w:val="00DA24C6"/>
    <w:rsid w:val="00DA4D7B"/>
    <w:rsid w:val="00DD271C"/>
    <w:rsid w:val="00DE0B82"/>
    <w:rsid w:val="00DE264A"/>
    <w:rsid w:val="00DE3C5B"/>
    <w:rsid w:val="00DE47AD"/>
    <w:rsid w:val="00DF019B"/>
    <w:rsid w:val="00DF3667"/>
    <w:rsid w:val="00DF4A7A"/>
    <w:rsid w:val="00DF5072"/>
    <w:rsid w:val="00E02D18"/>
    <w:rsid w:val="00E041E7"/>
    <w:rsid w:val="00E12609"/>
    <w:rsid w:val="00E1505B"/>
    <w:rsid w:val="00E15789"/>
    <w:rsid w:val="00E22F04"/>
    <w:rsid w:val="00E23CA1"/>
    <w:rsid w:val="00E278D1"/>
    <w:rsid w:val="00E409A8"/>
    <w:rsid w:val="00E437D5"/>
    <w:rsid w:val="00E43AF2"/>
    <w:rsid w:val="00E444EB"/>
    <w:rsid w:val="00E46FF9"/>
    <w:rsid w:val="00E47D40"/>
    <w:rsid w:val="00E50C12"/>
    <w:rsid w:val="00E53085"/>
    <w:rsid w:val="00E61F67"/>
    <w:rsid w:val="00E64C7F"/>
    <w:rsid w:val="00E65B91"/>
    <w:rsid w:val="00E7209D"/>
    <w:rsid w:val="00E72EAD"/>
    <w:rsid w:val="00E77223"/>
    <w:rsid w:val="00E80E7C"/>
    <w:rsid w:val="00E8528B"/>
    <w:rsid w:val="00E85B94"/>
    <w:rsid w:val="00E85EBC"/>
    <w:rsid w:val="00E924CF"/>
    <w:rsid w:val="00E978D0"/>
    <w:rsid w:val="00EA4613"/>
    <w:rsid w:val="00EA7F91"/>
    <w:rsid w:val="00EB1523"/>
    <w:rsid w:val="00EC098C"/>
    <w:rsid w:val="00EC0E49"/>
    <w:rsid w:val="00EC101F"/>
    <w:rsid w:val="00EC1D9F"/>
    <w:rsid w:val="00ED36EC"/>
    <w:rsid w:val="00EE0131"/>
    <w:rsid w:val="00EE17B0"/>
    <w:rsid w:val="00EE2521"/>
    <w:rsid w:val="00EF06D9"/>
    <w:rsid w:val="00F05311"/>
    <w:rsid w:val="00F06A55"/>
    <w:rsid w:val="00F1472B"/>
    <w:rsid w:val="00F200F1"/>
    <w:rsid w:val="00F23C27"/>
    <w:rsid w:val="00F3049E"/>
    <w:rsid w:val="00F30C64"/>
    <w:rsid w:val="00F32BA2"/>
    <w:rsid w:val="00F32CDB"/>
    <w:rsid w:val="00F35F22"/>
    <w:rsid w:val="00F54E5D"/>
    <w:rsid w:val="00F565FE"/>
    <w:rsid w:val="00F63A70"/>
    <w:rsid w:val="00F63D8C"/>
    <w:rsid w:val="00F6471C"/>
    <w:rsid w:val="00F7534E"/>
    <w:rsid w:val="00F8701A"/>
    <w:rsid w:val="00F91396"/>
    <w:rsid w:val="00F93EDF"/>
    <w:rsid w:val="00F944CA"/>
    <w:rsid w:val="00F94FA0"/>
    <w:rsid w:val="00F96161"/>
    <w:rsid w:val="00FA0A5A"/>
    <w:rsid w:val="00FA1802"/>
    <w:rsid w:val="00FA21D0"/>
    <w:rsid w:val="00FA5F5F"/>
    <w:rsid w:val="00FB0B55"/>
    <w:rsid w:val="00FB0C4E"/>
    <w:rsid w:val="00FB730C"/>
    <w:rsid w:val="00FC01D7"/>
    <w:rsid w:val="00FC2695"/>
    <w:rsid w:val="00FC3E03"/>
    <w:rsid w:val="00FC3FC1"/>
    <w:rsid w:val="00FE42FD"/>
    <w:rsid w:val="00FE6CC6"/>
    <w:rsid w:val="00FF415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57F9075D-8890-4663-B53F-C74CF9333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C7019F"/>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ind w:left="0"/>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Menzionenonrisolta1">
    <w:name w:val="Menzione non risolta1"/>
    <w:basedOn w:val="Carpredefinitoparagrafo"/>
    <w:uiPriority w:val="99"/>
    <w:semiHidden/>
    <w:unhideWhenUsed/>
    <w:rsid w:val="007F5FCE"/>
    <w:rPr>
      <w:color w:val="605E5C"/>
      <w:shd w:val="clear" w:color="auto" w:fill="E1DFDD"/>
    </w:rPr>
  </w:style>
  <w:style w:type="paragraph" w:styleId="Nessunaspaziatura">
    <w:name w:val="No Spacing"/>
    <w:aliases w:val="Tesi"/>
    <w:autoRedefine/>
    <w:uiPriority w:val="1"/>
    <w:qFormat/>
    <w:rsid w:val="007F5FCE"/>
    <w:pPr>
      <w:spacing w:before="120" w:after="120"/>
      <w:ind w:firstLine="567"/>
      <w:jc w:val="both"/>
    </w:pPr>
    <w:rPr>
      <w:rFonts w:ascii="Times New Roman" w:hAnsi="Times New Roman"/>
      <w:lang w:val="en-US"/>
    </w:rPr>
  </w:style>
  <w:style w:type="character" w:customStyle="1" w:styleId="TitleofreportCarattere">
    <w:name w:val="Title of report Carattere"/>
    <w:link w:val="Titleofreport"/>
    <w:locked/>
    <w:rsid w:val="007F5FCE"/>
    <w:rPr>
      <w:rFonts w:ascii="Times New Roman" w:eastAsia="Times New Roman" w:hAnsi="Times New Roman" w:cs="Times New Roman"/>
      <w:b/>
      <w:color w:val="000000"/>
      <w:sz w:val="28"/>
      <w:szCs w:val="20"/>
      <w:lang w:val="en-US"/>
    </w:rPr>
  </w:style>
  <w:style w:type="paragraph" w:customStyle="1" w:styleId="Titleofreport">
    <w:name w:val="Title of report"/>
    <w:basedOn w:val="Normale"/>
    <w:link w:val="TitleofreportCarattere"/>
    <w:qFormat/>
    <w:rsid w:val="007F5FCE"/>
    <w:rPr>
      <w:rFonts w:ascii="Times New Roman" w:hAnsi="Times New Roman"/>
      <w:b/>
      <w:color w:val="000000"/>
      <w:sz w:val="28"/>
      <w:lang w:val="en-US"/>
    </w:rPr>
  </w:style>
  <w:style w:type="character" w:styleId="Rimandonotaapidipagina">
    <w:name w:val="footnote reference"/>
    <w:basedOn w:val="Carpredefinitoparagrafo"/>
    <w:uiPriority w:val="99"/>
    <w:semiHidden/>
    <w:unhideWhenUsed/>
    <w:rsid w:val="007F5FCE"/>
    <w:rPr>
      <w:vertAlign w:val="superscript"/>
    </w:rPr>
  </w:style>
  <w:style w:type="character" w:styleId="Numeroriga">
    <w:name w:val="line number"/>
    <w:basedOn w:val="Carpredefinitoparagrafo"/>
    <w:uiPriority w:val="99"/>
    <w:semiHidden/>
    <w:unhideWhenUsed/>
    <w:rsid w:val="007F5FCE"/>
  </w:style>
  <w:style w:type="character" w:styleId="Testosegnaposto">
    <w:name w:val="Placeholder Text"/>
    <w:basedOn w:val="Carpredefinitoparagrafo"/>
    <w:uiPriority w:val="99"/>
    <w:semiHidden/>
    <w:rsid w:val="00325B5A"/>
    <w:rPr>
      <w:color w:val="808080"/>
    </w:rPr>
  </w:style>
  <w:style w:type="character" w:customStyle="1" w:styleId="MTEquationSection">
    <w:name w:val="MTEquationSection"/>
    <w:basedOn w:val="Carpredefinitoparagrafo"/>
    <w:rsid w:val="00077B28"/>
    <w:rPr>
      <w:rFonts w:ascii="AdvP6960" w:hAnsi="AdvP6960" w:cs="AdvP6960"/>
      <w:vanish/>
      <w:color w:val="FF0000"/>
      <w:szCs w:val="18"/>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37574">
      <w:bodyDiv w:val="1"/>
      <w:marLeft w:val="0"/>
      <w:marRight w:val="0"/>
      <w:marTop w:val="0"/>
      <w:marBottom w:val="0"/>
      <w:divBdr>
        <w:top w:val="none" w:sz="0" w:space="0" w:color="auto"/>
        <w:left w:val="none" w:sz="0" w:space="0" w:color="auto"/>
        <w:bottom w:val="none" w:sz="0" w:space="0" w:color="auto"/>
        <w:right w:val="none" w:sz="0" w:space="0" w:color="auto"/>
      </w:divBdr>
    </w:div>
    <w:div w:id="53429414">
      <w:bodyDiv w:val="1"/>
      <w:marLeft w:val="0"/>
      <w:marRight w:val="0"/>
      <w:marTop w:val="0"/>
      <w:marBottom w:val="0"/>
      <w:divBdr>
        <w:top w:val="none" w:sz="0" w:space="0" w:color="auto"/>
        <w:left w:val="none" w:sz="0" w:space="0" w:color="auto"/>
        <w:bottom w:val="none" w:sz="0" w:space="0" w:color="auto"/>
        <w:right w:val="none" w:sz="0" w:space="0" w:color="auto"/>
      </w:divBdr>
      <w:divsChild>
        <w:div w:id="1616014981">
          <w:marLeft w:val="0"/>
          <w:marRight w:val="0"/>
          <w:marTop w:val="0"/>
          <w:marBottom w:val="0"/>
          <w:divBdr>
            <w:top w:val="none" w:sz="0" w:space="0" w:color="auto"/>
            <w:left w:val="none" w:sz="0" w:space="0" w:color="auto"/>
            <w:bottom w:val="none" w:sz="0" w:space="0" w:color="auto"/>
            <w:right w:val="none" w:sz="0" w:space="0" w:color="auto"/>
          </w:divBdr>
          <w:divsChild>
            <w:div w:id="2053924176">
              <w:marLeft w:val="0"/>
              <w:marRight w:val="0"/>
              <w:marTop w:val="0"/>
              <w:marBottom w:val="0"/>
              <w:divBdr>
                <w:top w:val="none" w:sz="0" w:space="0" w:color="auto"/>
                <w:left w:val="none" w:sz="0" w:space="0" w:color="auto"/>
                <w:bottom w:val="none" w:sz="0" w:space="0" w:color="auto"/>
                <w:right w:val="none" w:sz="0" w:space="0" w:color="auto"/>
              </w:divBdr>
              <w:divsChild>
                <w:div w:id="363947565">
                  <w:marLeft w:val="0"/>
                  <w:marRight w:val="0"/>
                  <w:marTop w:val="0"/>
                  <w:marBottom w:val="0"/>
                  <w:divBdr>
                    <w:top w:val="none" w:sz="0" w:space="0" w:color="auto"/>
                    <w:left w:val="none" w:sz="0" w:space="0" w:color="auto"/>
                    <w:bottom w:val="none" w:sz="0" w:space="0" w:color="auto"/>
                    <w:right w:val="none" w:sz="0" w:space="0" w:color="auto"/>
                  </w:divBdr>
                  <w:divsChild>
                    <w:div w:id="362749227">
                      <w:marLeft w:val="0"/>
                      <w:marRight w:val="0"/>
                      <w:marTop w:val="0"/>
                      <w:marBottom w:val="0"/>
                      <w:divBdr>
                        <w:top w:val="none" w:sz="0" w:space="0" w:color="auto"/>
                        <w:left w:val="none" w:sz="0" w:space="0" w:color="auto"/>
                        <w:bottom w:val="none" w:sz="0" w:space="0" w:color="auto"/>
                        <w:right w:val="none" w:sz="0" w:space="0" w:color="auto"/>
                      </w:divBdr>
                      <w:divsChild>
                        <w:div w:id="460929422">
                          <w:marLeft w:val="0"/>
                          <w:marRight w:val="0"/>
                          <w:marTop w:val="0"/>
                          <w:marBottom w:val="0"/>
                          <w:divBdr>
                            <w:top w:val="none" w:sz="0" w:space="0" w:color="auto"/>
                            <w:left w:val="none" w:sz="0" w:space="0" w:color="auto"/>
                            <w:bottom w:val="none" w:sz="0" w:space="0" w:color="auto"/>
                            <w:right w:val="none" w:sz="0" w:space="0" w:color="auto"/>
                          </w:divBdr>
                          <w:divsChild>
                            <w:div w:id="1559441812">
                              <w:marLeft w:val="0"/>
                              <w:marRight w:val="0"/>
                              <w:marTop w:val="0"/>
                              <w:marBottom w:val="0"/>
                              <w:divBdr>
                                <w:top w:val="none" w:sz="0" w:space="0" w:color="auto"/>
                                <w:left w:val="none" w:sz="0" w:space="0" w:color="auto"/>
                                <w:bottom w:val="none" w:sz="0" w:space="0" w:color="auto"/>
                                <w:right w:val="none" w:sz="0" w:space="0" w:color="auto"/>
                              </w:divBdr>
                              <w:divsChild>
                                <w:div w:id="293291229">
                                  <w:marLeft w:val="0"/>
                                  <w:marRight w:val="0"/>
                                  <w:marTop w:val="0"/>
                                  <w:marBottom w:val="0"/>
                                  <w:divBdr>
                                    <w:top w:val="none" w:sz="0" w:space="0" w:color="auto"/>
                                    <w:left w:val="none" w:sz="0" w:space="0" w:color="auto"/>
                                    <w:bottom w:val="none" w:sz="0" w:space="0" w:color="auto"/>
                                    <w:right w:val="none" w:sz="0" w:space="0" w:color="auto"/>
                                  </w:divBdr>
                                  <w:divsChild>
                                    <w:div w:id="213738590">
                                      <w:marLeft w:val="0"/>
                                      <w:marRight w:val="0"/>
                                      <w:marTop w:val="0"/>
                                      <w:marBottom w:val="0"/>
                                      <w:divBdr>
                                        <w:top w:val="none" w:sz="0" w:space="0" w:color="auto"/>
                                        <w:left w:val="none" w:sz="0" w:space="0" w:color="auto"/>
                                        <w:bottom w:val="none" w:sz="0" w:space="0" w:color="auto"/>
                                        <w:right w:val="none" w:sz="0" w:space="0" w:color="auto"/>
                                      </w:divBdr>
                                      <w:divsChild>
                                        <w:div w:id="1311405448">
                                          <w:marLeft w:val="0"/>
                                          <w:marRight w:val="0"/>
                                          <w:marTop w:val="0"/>
                                          <w:marBottom w:val="0"/>
                                          <w:divBdr>
                                            <w:top w:val="none" w:sz="0" w:space="0" w:color="auto"/>
                                            <w:left w:val="none" w:sz="0" w:space="0" w:color="auto"/>
                                            <w:bottom w:val="none" w:sz="0" w:space="0" w:color="auto"/>
                                            <w:right w:val="none" w:sz="0" w:space="0" w:color="auto"/>
                                          </w:divBdr>
                                          <w:divsChild>
                                            <w:div w:id="2119524788">
                                              <w:marLeft w:val="0"/>
                                              <w:marRight w:val="0"/>
                                              <w:marTop w:val="0"/>
                                              <w:marBottom w:val="0"/>
                                              <w:divBdr>
                                                <w:top w:val="none" w:sz="0" w:space="0" w:color="auto"/>
                                                <w:left w:val="none" w:sz="0" w:space="0" w:color="auto"/>
                                                <w:bottom w:val="none" w:sz="0" w:space="0" w:color="auto"/>
                                                <w:right w:val="none" w:sz="0" w:space="0" w:color="auto"/>
                                              </w:divBdr>
                                              <w:divsChild>
                                                <w:div w:id="187302989">
                                                  <w:marLeft w:val="0"/>
                                                  <w:marRight w:val="0"/>
                                                  <w:marTop w:val="0"/>
                                                  <w:marBottom w:val="0"/>
                                                  <w:divBdr>
                                                    <w:top w:val="none" w:sz="0" w:space="0" w:color="auto"/>
                                                    <w:left w:val="none" w:sz="0" w:space="0" w:color="auto"/>
                                                    <w:bottom w:val="none" w:sz="0" w:space="0" w:color="auto"/>
                                                    <w:right w:val="none" w:sz="0" w:space="0" w:color="auto"/>
                                                  </w:divBdr>
                                                  <w:divsChild>
                                                    <w:div w:id="1661032074">
                                                      <w:marLeft w:val="0"/>
                                                      <w:marRight w:val="0"/>
                                                      <w:marTop w:val="0"/>
                                                      <w:marBottom w:val="0"/>
                                                      <w:divBdr>
                                                        <w:top w:val="none" w:sz="0" w:space="0" w:color="auto"/>
                                                        <w:left w:val="none" w:sz="0" w:space="0" w:color="auto"/>
                                                        <w:bottom w:val="none" w:sz="0" w:space="0" w:color="auto"/>
                                                        <w:right w:val="none" w:sz="0" w:space="0" w:color="auto"/>
                                                      </w:divBdr>
                                                      <w:divsChild>
                                                        <w:div w:id="604969768">
                                                          <w:marLeft w:val="0"/>
                                                          <w:marRight w:val="0"/>
                                                          <w:marTop w:val="0"/>
                                                          <w:marBottom w:val="0"/>
                                                          <w:divBdr>
                                                            <w:top w:val="none" w:sz="0" w:space="0" w:color="auto"/>
                                                            <w:left w:val="none" w:sz="0" w:space="0" w:color="auto"/>
                                                            <w:bottom w:val="none" w:sz="0" w:space="0" w:color="auto"/>
                                                            <w:right w:val="none" w:sz="0" w:space="0" w:color="auto"/>
                                                          </w:divBdr>
                                                          <w:divsChild>
                                                            <w:div w:id="145971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32681816">
      <w:bodyDiv w:val="1"/>
      <w:marLeft w:val="0"/>
      <w:marRight w:val="0"/>
      <w:marTop w:val="0"/>
      <w:marBottom w:val="0"/>
      <w:divBdr>
        <w:top w:val="none" w:sz="0" w:space="0" w:color="auto"/>
        <w:left w:val="none" w:sz="0" w:space="0" w:color="auto"/>
        <w:bottom w:val="none" w:sz="0" w:space="0" w:color="auto"/>
        <w:right w:val="none" w:sz="0" w:space="0" w:color="auto"/>
      </w:divBdr>
    </w:div>
    <w:div w:id="540358305">
      <w:bodyDiv w:val="1"/>
      <w:marLeft w:val="0"/>
      <w:marRight w:val="0"/>
      <w:marTop w:val="0"/>
      <w:marBottom w:val="0"/>
      <w:divBdr>
        <w:top w:val="none" w:sz="0" w:space="0" w:color="auto"/>
        <w:left w:val="none" w:sz="0" w:space="0" w:color="auto"/>
        <w:bottom w:val="none" w:sz="0" w:space="0" w:color="auto"/>
        <w:right w:val="none" w:sz="0" w:space="0" w:color="auto"/>
      </w:divBdr>
      <w:divsChild>
        <w:div w:id="1766921208">
          <w:marLeft w:val="0"/>
          <w:marRight w:val="0"/>
          <w:marTop w:val="0"/>
          <w:marBottom w:val="0"/>
          <w:divBdr>
            <w:top w:val="none" w:sz="0" w:space="0" w:color="auto"/>
            <w:left w:val="none" w:sz="0" w:space="0" w:color="auto"/>
            <w:bottom w:val="none" w:sz="0" w:space="0" w:color="auto"/>
            <w:right w:val="none" w:sz="0" w:space="0" w:color="auto"/>
          </w:divBdr>
          <w:divsChild>
            <w:div w:id="1235967852">
              <w:marLeft w:val="0"/>
              <w:marRight w:val="0"/>
              <w:marTop w:val="0"/>
              <w:marBottom w:val="0"/>
              <w:divBdr>
                <w:top w:val="none" w:sz="0" w:space="0" w:color="auto"/>
                <w:left w:val="none" w:sz="0" w:space="0" w:color="auto"/>
                <w:bottom w:val="none" w:sz="0" w:space="0" w:color="auto"/>
                <w:right w:val="none" w:sz="0" w:space="0" w:color="auto"/>
              </w:divBdr>
              <w:divsChild>
                <w:div w:id="1665086963">
                  <w:marLeft w:val="0"/>
                  <w:marRight w:val="0"/>
                  <w:marTop w:val="0"/>
                  <w:marBottom w:val="0"/>
                  <w:divBdr>
                    <w:top w:val="none" w:sz="0" w:space="0" w:color="auto"/>
                    <w:left w:val="none" w:sz="0" w:space="0" w:color="auto"/>
                    <w:bottom w:val="none" w:sz="0" w:space="0" w:color="auto"/>
                    <w:right w:val="none" w:sz="0" w:space="0" w:color="auto"/>
                  </w:divBdr>
                  <w:divsChild>
                    <w:div w:id="268851259">
                      <w:marLeft w:val="0"/>
                      <w:marRight w:val="0"/>
                      <w:marTop w:val="0"/>
                      <w:marBottom w:val="0"/>
                      <w:divBdr>
                        <w:top w:val="none" w:sz="0" w:space="0" w:color="auto"/>
                        <w:left w:val="none" w:sz="0" w:space="0" w:color="auto"/>
                        <w:bottom w:val="none" w:sz="0" w:space="0" w:color="auto"/>
                        <w:right w:val="none" w:sz="0" w:space="0" w:color="auto"/>
                      </w:divBdr>
                      <w:divsChild>
                        <w:div w:id="1751197732">
                          <w:marLeft w:val="0"/>
                          <w:marRight w:val="0"/>
                          <w:marTop w:val="0"/>
                          <w:marBottom w:val="0"/>
                          <w:divBdr>
                            <w:top w:val="none" w:sz="0" w:space="0" w:color="auto"/>
                            <w:left w:val="none" w:sz="0" w:space="0" w:color="auto"/>
                            <w:bottom w:val="none" w:sz="0" w:space="0" w:color="auto"/>
                            <w:right w:val="none" w:sz="0" w:space="0" w:color="auto"/>
                          </w:divBdr>
                          <w:divsChild>
                            <w:div w:id="120151459">
                              <w:marLeft w:val="0"/>
                              <w:marRight w:val="0"/>
                              <w:marTop w:val="0"/>
                              <w:marBottom w:val="0"/>
                              <w:divBdr>
                                <w:top w:val="none" w:sz="0" w:space="0" w:color="auto"/>
                                <w:left w:val="none" w:sz="0" w:space="0" w:color="auto"/>
                                <w:bottom w:val="none" w:sz="0" w:space="0" w:color="auto"/>
                                <w:right w:val="none" w:sz="0" w:space="0" w:color="auto"/>
                              </w:divBdr>
                              <w:divsChild>
                                <w:div w:id="1568221143">
                                  <w:marLeft w:val="0"/>
                                  <w:marRight w:val="0"/>
                                  <w:marTop w:val="0"/>
                                  <w:marBottom w:val="0"/>
                                  <w:divBdr>
                                    <w:top w:val="none" w:sz="0" w:space="0" w:color="auto"/>
                                    <w:left w:val="none" w:sz="0" w:space="0" w:color="auto"/>
                                    <w:bottom w:val="none" w:sz="0" w:space="0" w:color="auto"/>
                                    <w:right w:val="none" w:sz="0" w:space="0" w:color="auto"/>
                                  </w:divBdr>
                                  <w:divsChild>
                                    <w:div w:id="1947887495">
                                      <w:marLeft w:val="0"/>
                                      <w:marRight w:val="0"/>
                                      <w:marTop w:val="0"/>
                                      <w:marBottom w:val="0"/>
                                      <w:divBdr>
                                        <w:top w:val="none" w:sz="0" w:space="0" w:color="auto"/>
                                        <w:left w:val="none" w:sz="0" w:space="0" w:color="auto"/>
                                        <w:bottom w:val="none" w:sz="0" w:space="0" w:color="auto"/>
                                        <w:right w:val="none" w:sz="0" w:space="0" w:color="auto"/>
                                      </w:divBdr>
                                      <w:divsChild>
                                        <w:div w:id="1964772119">
                                          <w:marLeft w:val="0"/>
                                          <w:marRight w:val="0"/>
                                          <w:marTop w:val="0"/>
                                          <w:marBottom w:val="0"/>
                                          <w:divBdr>
                                            <w:top w:val="none" w:sz="0" w:space="0" w:color="auto"/>
                                            <w:left w:val="none" w:sz="0" w:space="0" w:color="auto"/>
                                            <w:bottom w:val="none" w:sz="0" w:space="0" w:color="auto"/>
                                            <w:right w:val="none" w:sz="0" w:space="0" w:color="auto"/>
                                          </w:divBdr>
                                          <w:divsChild>
                                            <w:div w:id="1943370970">
                                              <w:marLeft w:val="0"/>
                                              <w:marRight w:val="0"/>
                                              <w:marTop w:val="0"/>
                                              <w:marBottom w:val="0"/>
                                              <w:divBdr>
                                                <w:top w:val="none" w:sz="0" w:space="0" w:color="auto"/>
                                                <w:left w:val="none" w:sz="0" w:space="0" w:color="auto"/>
                                                <w:bottom w:val="none" w:sz="0" w:space="0" w:color="auto"/>
                                                <w:right w:val="none" w:sz="0" w:space="0" w:color="auto"/>
                                              </w:divBdr>
                                              <w:divsChild>
                                                <w:div w:id="1963609867">
                                                  <w:marLeft w:val="0"/>
                                                  <w:marRight w:val="0"/>
                                                  <w:marTop w:val="0"/>
                                                  <w:marBottom w:val="0"/>
                                                  <w:divBdr>
                                                    <w:top w:val="none" w:sz="0" w:space="0" w:color="auto"/>
                                                    <w:left w:val="none" w:sz="0" w:space="0" w:color="auto"/>
                                                    <w:bottom w:val="none" w:sz="0" w:space="0" w:color="auto"/>
                                                    <w:right w:val="none" w:sz="0" w:space="0" w:color="auto"/>
                                                  </w:divBdr>
                                                  <w:divsChild>
                                                    <w:div w:id="582571894">
                                                      <w:marLeft w:val="0"/>
                                                      <w:marRight w:val="0"/>
                                                      <w:marTop w:val="0"/>
                                                      <w:marBottom w:val="0"/>
                                                      <w:divBdr>
                                                        <w:top w:val="none" w:sz="0" w:space="0" w:color="auto"/>
                                                        <w:left w:val="none" w:sz="0" w:space="0" w:color="auto"/>
                                                        <w:bottom w:val="none" w:sz="0" w:space="0" w:color="auto"/>
                                                        <w:right w:val="none" w:sz="0" w:space="0" w:color="auto"/>
                                                      </w:divBdr>
                                                      <w:divsChild>
                                                        <w:div w:id="1488280556">
                                                          <w:marLeft w:val="0"/>
                                                          <w:marRight w:val="0"/>
                                                          <w:marTop w:val="0"/>
                                                          <w:marBottom w:val="0"/>
                                                          <w:divBdr>
                                                            <w:top w:val="none" w:sz="0" w:space="0" w:color="auto"/>
                                                            <w:left w:val="none" w:sz="0" w:space="0" w:color="auto"/>
                                                            <w:bottom w:val="none" w:sz="0" w:space="0" w:color="auto"/>
                                                            <w:right w:val="none" w:sz="0" w:space="0" w:color="auto"/>
                                                          </w:divBdr>
                                                          <w:divsChild>
                                                            <w:div w:id="8973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08974272">
      <w:bodyDiv w:val="1"/>
      <w:marLeft w:val="0"/>
      <w:marRight w:val="0"/>
      <w:marTop w:val="0"/>
      <w:marBottom w:val="0"/>
      <w:divBdr>
        <w:top w:val="none" w:sz="0" w:space="0" w:color="auto"/>
        <w:left w:val="none" w:sz="0" w:space="0" w:color="auto"/>
        <w:bottom w:val="none" w:sz="0" w:space="0" w:color="auto"/>
        <w:right w:val="none" w:sz="0" w:space="0" w:color="auto"/>
      </w:divBdr>
      <w:divsChild>
        <w:div w:id="1532691951">
          <w:marLeft w:val="0"/>
          <w:marRight w:val="0"/>
          <w:marTop w:val="0"/>
          <w:marBottom w:val="0"/>
          <w:divBdr>
            <w:top w:val="none" w:sz="0" w:space="0" w:color="auto"/>
            <w:left w:val="none" w:sz="0" w:space="0" w:color="auto"/>
            <w:bottom w:val="none" w:sz="0" w:space="0" w:color="auto"/>
            <w:right w:val="none" w:sz="0" w:space="0" w:color="auto"/>
          </w:divBdr>
          <w:divsChild>
            <w:div w:id="599752271">
              <w:marLeft w:val="0"/>
              <w:marRight w:val="0"/>
              <w:marTop w:val="0"/>
              <w:marBottom w:val="0"/>
              <w:divBdr>
                <w:top w:val="none" w:sz="0" w:space="0" w:color="auto"/>
                <w:left w:val="none" w:sz="0" w:space="0" w:color="auto"/>
                <w:bottom w:val="none" w:sz="0" w:space="0" w:color="auto"/>
                <w:right w:val="none" w:sz="0" w:space="0" w:color="auto"/>
              </w:divBdr>
              <w:divsChild>
                <w:div w:id="838469984">
                  <w:marLeft w:val="0"/>
                  <w:marRight w:val="0"/>
                  <w:marTop w:val="0"/>
                  <w:marBottom w:val="0"/>
                  <w:divBdr>
                    <w:top w:val="none" w:sz="0" w:space="0" w:color="auto"/>
                    <w:left w:val="none" w:sz="0" w:space="0" w:color="auto"/>
                    <w:bottom w:val="none" w:sz="0" w:space="0" w:color="auto"/>
                    <w:right w:val="none" w:sz="0" w:space="0" w:color="auto"/>
                  </w:divBdr>
                  <w:divsChild>
                    <w:div w:id="1621835224">
                      <w:marLeft w:val="0"/>
                      <w:marRight w:val="0"/>
                      <w:marTop w:val="0"/>
                      <w:marBottom w:val="0"/>
                      <w:divBdr>
                        <w:top w:val="none" w:sz="0" w:space="0" w:color="auto"/>
                        <w:left w:val="none" w:sz="0" w:space="0" w:color="auto"/>
                        <w:bottom w:val="none" w:sz="0" w:space="0" w:color="auto"/>
                        <w:right w:val="none" w:sz="0" w:space="0" w:color="auto"/>
                      </w:divBdr>
                      <w:divsChild>
                        <w:div w:id="1306398960">
                          <w:marLeft w:val="0"/>
                          <w:marRight w:val="0"/>
                          <w:marTop w:val="0"/>
                          <w:marBottom w:val="0"/>
                          <w:divBdr>
                            <w:top w:val="none" w:sz="0" w:space="0" w:color="auto"/>
                            <w:left w:val="none" w:sz="0" w:space="0" w:color="auto"/>
                            <w:bottom w:val="none" w:sz="0" w:space="0" w:color="auto"/>
                            <w:right w:val="none" w:sz="0" w:space="0" w:color="auto"/>
                          </w:divBdr>
                          <w:divsChild>
                            <w:div w:id="1696811512">
                              <w:marLeft w:val="0"/>
                              <w:marRight w:val="0"/>
                              <w:marTop w:val="0"/>
                              <w:marBottom w:val="0"/>
                              <w:divBdr>
                                <w:top w:val="none" w:sz="0" w:space="0" w:color="auto"/>
                                <w:left w:val="none" w:sz="0" w:space="0" w:color="auto"/>
                                <w:bottom w:val="none" w:sz="0" w:space="0" w:color="auto"/>
                                <w:right w:val="none" w:sz="0" w:space="0" w:color="auto"/>
                              </w:divBdr>
                              <w:divsChild>
                                <w:div w:id="1790511734">
                                  <w:marLeft w:val="0"/>
                                  <w:marRight w:val="0"/>
                                  <w:marTop w:val="0"/>
                                  <w:marBottom w:val="0"/>
                                  <w:divBdr>
                                    <w:top w:val="none" w:sz="0" w:space="0" w:color="auto"/>
                                    <w:left w:val="none" w:sz="0" w:space="0" w:color="auto"/>
                                    <w:bottom w:val="none" w:sz="0" w:space="0" w:color="auto"/>
                                    <w:right w:val="none" w:sz="0" w:space="0" w:color="auto"/>
                                  </w:divBdr>
                                  <w:divsChild>
                                    <w:div w:id="351273029">
                                      <w:marLeft w:val="0"/>
                                      <w:marRight w:val="0"/>
                                      <w:marTop w:val="0"/>
                                      <w:marBottom w:val="0"/>
                                      <w:divBdr>
                                        <w:top w:val="none" w:sz="0" w:space="0" w:color="auto"/>
                                        <w:left w:val="none" w:sz="0" w:space="0" w:color="auto"/>
                                        <w:bottom w:val="none" w:sz="0" w:space="0" w:color="auto"/>
                                        <w:right w:val="none" w:sz="0" w:space="0" w:color="auto"/>
                                      </w:divBdr>
                                      <w:divsChild>
                                        <w:div w:id="966397073">
                                          <w:marLeft w:val="0"/>
                                          <w:marRight w:val="0"/>
                                          <w:marTop w:val="0"/>
                                          <w:marBottom w:val="0"/>
                                          <w:divBdr>
                                            <w:top w:val="none" w:sz="0" w:space="0" w:color="auto"/>
                                            <w:left w:val="none" w:sz="0" w:space="0" w:color="auto"/>
                                            <w:bottom w:val="none" w:sz="0" w:space="0" w:color="auto"/>
                                            <w:right w:val="none" w:sz="0" w:space="0" w:color="auto"/>
                                          </w:divBdr>
                                          <w:divsChild>
                                            <w:div w:id="574555234">
                                              <w:marLeft w:val="0"/>
                                              <w:marRight w:val="0"/>
                                              <w:marTop w:val="0"/>
                                              <w:marBottom w:val="0"/>
                                              <w:divBdr>
                                                <w:top w:val="none" w:sz="0" w:space="0" w:color="auto"/>
                                                <w:left w:val="none" w:sz="0" w:space="0" w:color="auto"/>
                                                <w:bottom w:val="none" w:sz="0" w:space="0" w:color="auto"/>
                                                <w:right w:val="none" w:sz="0" w:space="0" w:color="auto"/>
                                              </w:divBdr>
                                              <w:divsChild>
                                                <w:div w:id="2107655751">
                                                  <w:marLeft w:val="0"/>
                                                  <w:marRight w:val="0"/>
                                                  <w:marTop w:val="0"/>
                                                  <w:marBottom w:val="0"/>
                                                  <w:divBdr>
                                                    <w:top w:val="none" w:sz="0" w:space="0" w:color="auto"/>
                                                    <w:left w:val="none" w:sz="0" w:space="0" w:color="auto"/>
                                                    <w:bottom w:val="none" w:sz="0" w:space="0" w:color="auto"/>
                                                    <w:right w:val="none" w:sz="0" w:space="0" w:color="auto"/>
                                                  </w:divBdr>
                                                  <w:divsChild>
                                                    <w:div w:id="1946762704">
                                                      <w:marLeft w:val="0"/>
                                                      <w:marRight w:val="0"/>
                                                      <w:marTop w:val="0"/>
                                                      <w:marBottom w:val="0"/>
                                                      <w:divBdr>
                                                        <w:top w:val="none" w:sz="0" w:space="0" w:color="auto"/>
                                                        <w:left w:val="none" w:sz="0" w:space="0" w:color="auto"/>
                                                        <w:bottom w:val="none" w:sz="0" w:space="0" w:color="auto"/>
                                                        <w:right w:val="none" w:sz="0" w:space="0" w:color="auto"/>
                                                      </w:divBdr>
                                                      <w:divsChild>
                                                        <w:div w:id="399210130">
                                                          <w:marLeft w:val="0"/>
                                                          <w:marRight w:val="0"/>
                                                          <w:marTop w:val="0"/>
                                                          <w:marBottom w:val="0"/>
                                                          <w:divBdr>
                                                            <w:top w:val="none" w:sz="0" w:space="0" w:color="auto"/>
                                                            <w:left w:val="none" w:sz="0" w:space="0" w:color="auto"/>
                                                            <w:bottom w:val="none" w:sz="0" w:space="0" w:color="auto"/>
                                                            <w:right w:val="none" w:sz="0" w:space="0" w:color="auto"/>
                                                          </w:divBdr>
                                                          <w:divsChild>
                                                            <w:div w:id="196426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2151603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4553567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42613891">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328622">
      <w:bodyDiv w:val="1"/>
      <w:marLeft w:val="0"/>
      <w:marRight w:val="0"/>
      <w:marTop w:val="0"/>
      <w:marBottom w:val="0"/>
      <w:divBdr>
        <w:top w:val="none" w:sz="0" w:space="0" w:color="auto"/>
        <w:left w:val="none" w:sz="0" w:space="0" w:color="auto"/>
        <w:bottom w:val="none" w:sz="0" w:space="0" w:color="auto"/>
        <w:right w:val="none" w:sz="0" w:space="0" w:color="auto"/>
      </w:divBdr>
    </w:div>
    <w:div w:id="1799296777">
      <w:bodyDiv w:val="1"/>
      <w:marLeft w:val="0"/>
      <w:marRight w:val="0"/>
      <w:marTop w:val="0"/>
      <w:marBottom w:val="0"/>
      <w:divBdr>
        <w:top w:val="none" w:sz="0" w:space="0" w:color="auto"/>
        <w:left w:val="none" w:sz="0" w:space="0" w:color="auto"/>
        <w:bottom w:val="none" w:sz="0" w:space="0" w:color="auto"/>
        <w:right w:val="none" w:sz="0" w:space="0" w:color="auto"/>
      </w:divBdr>
    </w:div>
    <w:div w:id="1889146969">
      <w:bodyDiv w:val="1"/>
      <w:marLeft w:val="0"/>
      <w:marRight w:val="0"/>
      <w:marTop w:val="0"/>
      <w:marBottom w:val="0"/>
      <w:divBdr>
        <w:top w:val="none" w:sz="0" w:space="0" w:color="auto"/>
        <w:left w:val="none" w:sz="0" w:space="0" w:color="auto"/>
        <w:bottom w:val="none" w:sz="0" w:space="0" w:color="auto"/>
        <w:right w:val="none" w:sz="0" w:space="0" w:color="auto"/>
      </w:divBdr>
    </w:div>
    <w:div w:id="1919287647">
      <w:bodyDiv w:val="1"/>
      <w:marLeft w:val="0"/>
      <w:marRight w:val="0"/>
      <w:marTop w:val="0"/>
      <w:marBottom w:val="0"/>
      <w:divBdr>
        <w:top w:val="none" w:sz="0" w:space="0" w:color="auto"/>
        <w:left w:val="none" w:sz="0" w:space="0" w:color="auto"/>
        <w:bottom w:val="none" w:sz="0" w:space="0" w:color="auto"/>
        <w:right w:val="none" w:sz="0" w:space="0" w:color="auto"/>
      </w:divBdr>
    </w:div>
    <w:div w:id="1981957441">
      <w:bodyDiv w:val="1"/>
      <w:marLeft w:val="0"/>
      <w:marRight w:val="0"/>
      <w:marTop w:val="0"/>
      <w:marBottom w:val="0"/>
      <w:divBdr>
        <w:top w:val="none" w:sz="0" w:space="0" w:color="auto"/>
        <w:left w:val="none" w:sz="0" w:space="0" w:color="auto"/>
        <w:bottom w:val="none" w:sz="0" w:space="0" w:color="auto"/>
        <w:right w:val="none" w:sz="0" w:space="0" w:color="auto"/>
      </w:divBdr>
    </w:div>
    <w:div w:id="2064910583">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microsoft.com/office/2007/relationships/hdphoto" Target="media/hdphoto1.wdp"/><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4C1D3-3E16-4DF9-AE1C-EC5DC4E01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9700</Words>
  <Characters>55295</Characters>
  <Application>Microsoft Office Word</Application>
  <DocSecurity>0</DocSecurity>
  <Lines>460</Lines>
  <Paragraphs>12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4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Francesca Scargiali</cp:lastModifiedBy>
  <cp:revision>2</cp:revision>
  <cp:lastPrinted>2023-02-06T15:03:00Z</cp:lastPrinted>
  <dcterms:created xsi:type="dcterms:W3CDTF">2023-04-06T09:09:00Z</dcterms:created>
  <dcterms:modified xsi:type="dcterms:W3CDTF">2023-04-06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TEquationSection">
    <vt:lpwstr>1</vt:lpwstr>
  </property>
  <property fmtid="{D5CDD505-2E9C-101B-9397-08002B2CF9AE}" pid="5" name="MTEquationNumber2">
    <vt:lpwstr>(#E1)</vt:lpwstr>
  </property>
  <property fmtid="{D5CDD505-2E9C-101B-9397-08002B2CF9AE}" pid="6" name="Mendeley Document_1">
    <vt:lpwstr>True</vt:lpwstr>
  </property>
  <property fmtid="{D5CDD505-2E9C-101B-9397-08002B2CF9AE}" pid="7" name="Mendeley Unique User Id_1">
    <vt:lpwstr>73e12d37-884d-3486-a2fb-7e45fc556b86</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